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04E258" w14:textId="77777777" w:rsidR="00BD6E74" w:rsidRPr="008D0E44" w:rsidRDefault="00BD6E74" w:rsidP="00BD6E74">
      <w:pPr>
        <w:pStyle w:val="Heading1"/>
        <w:spacing w:before="0" w:after="0" w:line="240" w:lineRule="auto"/>
        <w:rPr>
          <w:rFonts w:ascii="Times New Roman" w:hAnsi="Times New Roman"/>
          <w:sz w:val="22"/>
          <w:szCs w:val="22"/>
        </w:rPr>
      </w:pPr>
      <w:r w:rsidRPr="008E622E">
        <w:rPr>
          <w:rFonts w:ascii="Times New Roman" w:hAnsi="Times New Roman"/>
          <w:sz w:val="22"/>
          <w:szCs w:val="22"/>
          <w:highlight w:val="green"/>
        </w:rPr>
        <w:t>Group 1: Web Retrieval</w:t>
      </w:r>
    </w:p>
    <w:p w14:paraId="586C33FE" w14:textId="77777777" w:rsidR="00336E51" w:rsidRPr="008D0E44" w:rsidRDefault="00336E51" w:rsidP="00BD6E74">
      <w:pPr>
        <w:spacing w:after="0" w:line="240" w:lineRule="auto"/>
        <w:rPr>
          <w:b/>
          <w:bCs/>
        </w:rPr>
      </w:pPr>
      <w:r w:rsidRPr="008D0E44">
        <w:rPr>
          <w:b/>
          <w:bCs/>
        </w:rPr>
        <w:t xml:space="preserve">Project ID: </w:t>
      </w:r>
      <w:r w:rsidR="00AE1764" w:rsidRPr="008D0E44">
        <w:rPr>
          <w:b/>
          <w:bCs/>
        </w:rPr>
        <w:t>W</w:t>
      </w:r>
      <w:r w:rsidRPr="008D0E44">
        <w:rPr>
          <w:b/>
          <w:bCs/>
        </w:rPr>
        <w:t>1</w:t>
      </w:r>
    </w:p>
    <w:p w14:paraId="4A1371F0" w14:textId="77777777" w:rsidR="00336E51" w:rsidRPr="008D0E44" w:rsidRDefault="00336E51" w:rsidP="00BD6E74">
      <w:pPr>
        <w:spacing w:after="0" w:line="240" w:lineRule="auto"/>
        <w:rPr>
          <w:b/>
          <w:bCs/>
        </w:rPr>
      </w:pPr>
      <w:r w:rsidRPr="008D0E44">
        <w:rPr>
          <w:b/>
          <w:bCs/>
        </w:rPr>
        <w:t xml:space="preserve">Project Title: </w:t>
      </w:r>
      <w:r w:rsidR="00674ED7" w:rsidRPr="008D0E44">
        <w:rPr>
          <w:b/>
          <w:bCs/>
        </w:rPr>
        <w:t xml:space="preserve">Non-English to English Flickr Image Search </w:t>
      </w:r>
    </w:p>
    <w:p w14:paraId="6706D5C8" w14:textId="77777777" w:rsidR="00BD6E74" w:rsidRPr="008D0E44" w:rsidRDefault="00336E51" w:rsidP="00BD6E74">
      <w:pPr>
        <w:spacing w:after="0" w:line="240" w:lineRule="auto"/>
        <w:rPr>
          <w:b/>
          <w:bCs/>
        </w:rPr>
      </w:pPr>
      <w:r w:rsidRPr="008D0E44">
        <w:rPr>
          <w:b/>
          <w:bCs/>
        </w:rPr>
        <w:t>P</w:t>
      </w:r>
      <w:r w:rsidRPr="008D0E44">
        <w:rPr>
          <w:rFonts w:hint="eastAsia"/>
          <w:b/>
          <w:bCs/>
        </w:rPr>
        <w:t xml:space="preserve">roposed </w:t>
      </w:r>
      <w:r w:rsidRPr="008D0E44">
        <w:rPr>
          <w:b/>
          <w:bCs/>
        </w:rPr>
        <w:t>people:</w:t>
      </w:r>
      <w:r w:rsidRPr="008D0E44">
        <w:rPr>
          <w:rFonts w:hint="eastAsia"/>
          <w:b/>
          <w:bCs/>
        </w:rPr>
        <w:t xml:space="preserve"> </w:t>
      </w:r>
      <w:r w:rsidR="00674ED7" w:rsidRPr="008D0E44">
        <w:rPr>
          <w:b/>
          <w:bCs/>
        </w:rPr>
        <w:t>Daqing He</w:t>
      </w:r>
      <w:r w:rsidR="0088471D" w:rsidRPr="008D0E44">
        <w:rPr>
          <w:b/>
          <w:bCs/>
        </w:rPr>
        <w:t xml:space="preserve"> (dah44@pitt.edu)</w:t>
      </w:r>
      <w:r w:rsidRPr="008D0E44">
        <w:rPr>
          <w:b/>
          <w:bCs/>
        </w:rPr>
        <w:br/>
      </w:r>
      <w:r w:rsidRPr="008D0E44">
        <w:rPr>
          <w:b/>
          <w:bCs/>
        </w:rPr>
        <w:br/>
        <w:t>Background</w:t>
      </w:r>
      <w:r w:rsidR="00674ED7" w:rsidRPr="008D0E44">
        <w:rPr>
          <w:b/>
          <w:bCs/>
        </w:rPr>
        <w:t>:</w:t>
      </w:r>
      <w:r w:rsidR="00674ED7" w:rsidRPr="008D0E44">
        <w:rPr>
          <w:bCs/>
        </w:rPr>
        <w:t xml:space="preserve"> </w:t>
      </w:r>
    </w:p>
    <w:p w14:paraId="0C445272" w14:textId="0DC70D5C" w:rsidR="00BD6E74" w:rsidRPr="008D0E44" w:rsidRDefault="00674ED7" w:rsidP="00BD6E74">
      <w:pPr>
        <w:spacing w:after="0" w:line="240" w:lineRule="auto"/>
        <w:rPr>
          <w:bCs/>
        </w:rPr>
      </w:pPr>
      <w:r w:rsidRPr="008D0E44">
        <w:rPr>
          <w:bCs/>
        </w:rPr>
        <w:t xml:space="preserve">Flickr has large collection of images with many image descriptions in the form of English tags. </w:t>
      </w:r>
      <w:r w:rsidR="00BD6E74" w:rsidRPr="008D0E44">
        <w:rPr>
          <w:bCs/>
        </w:rPr>
        <w:t xml:space="preserve">But not all users know how to </w:t>
      </w:r>
      <w:bookmarkStart w:id="0" w:name="_GoBack"/>
      <w:r w:rsidR="00BD6E74" w:rsidRPr="008D0E44">
        <w:rPr>
          <w:bCs/>
        </w:rPr>
        <w:t xml:space="preserve">use English to express the query. Therefore this project aims to support the user issue a query in a language that is not English and find the images in the Flickr collection that satisfy the user’s query. The team can use a machine readable dictionary or </w:t>
      </w:r>
      <w:r w:rsidR="00004734" w:rsidRPr="008D0E44">
        <w:rPr>
          <w:bCs/>
        </w:rPr>
        <w:t>a online</w:t>
      </w:r>
      <w:r w:rsidRPr="008D0E44">
        <w:rPr>
          <w:bCs/>
        </w:rPr>
        <w:t xml:space="preserve"> translate </w:t>
      </w:r>
      <w:r w:rsidR="00BD6E74" w:rsidRPr="008D0E44">
        <w:rPr>
          <w:bCs/>
        </w:rPr>
        <w:t>service</w:t>
      </w:r>
      <w:r w:rsidR="00004734" w:rsidRPr="008D0E44">
        <w:rPr>
          <w:bCs/>
        </w:rPr>
        <w:t xml:space="preserve"> (such as Google Translate or Bing Translator)</w:t>
      </w:r>
      <w:r w:rsidR="00BD6E74" w:rsidRPr="008D0E44">
        <w:rPr>
          <w:bCs/>
        </w:rPr>
        <w:t xml:space="preserve"> to perform the translation, and when the image is returne</w:t>
      </w:r>
      <w:bookmarkEnd w:id="0"/>
      <w:r w:rsidR="00BD6E74" w:rsidRPr="008D0E44">
        <w:rPr>
          <w:bCs/>
        </w:rPr>
        <w:t xml:space="preserve">d, the tags associated with the image should be translated back to the language of the query too. </w:t>
      </w:r>
    </w:p>
    <w:p w14:paraId="341B8B66" w14:textId="77777777" w:rsidR="00BD6E74" w:rsidRPr="008D0E44" w:rsidRDefault="00BD6E74" w:rsidP="00BD6E74">
      <w:pPr>
        <w:spacing w:after="0" w:line="240" w:lineRule="auto"/>
        <w:rPr>
          <w:bCs/>
        </w:rPr>
      </w:pPr>
    </w:p>
    <w:p w14:paraId="1FBF936F" w14:textId="77777777" w:rsidR="00BD6E74" w:rsidRPr="008D0E44" w:rsidRDefault="00336E51" w:rsidP="00BD6E74">
      <w:pPr>
        <w:spacing w:after="0" w:line="240" w:lineRule="auto"/>
        <w:rPr>
          <w:bCs/>
        </w:rPr>
      </w:pPr>
      <w:r w:rsidRPr="008D0E44">
        <w:rPr>
          <w:bCs/>
        </w:rPr>
        <w:br/>
      </w:r>
      <w:r w:rsidRPr="008D0E44">
        <w:rPr>
          <w:b/>
          <w:bCs/>
        </w:rPr>
        <w:t>Outcome:</w:t>
      </w:r>
      <w:r w:rsidRPr="008D0E44">
        <w:rPr>
          <w:bCs/>
        </w:rPr>
        <w:t xml:space="preserve"> </w:t>
      </w:r>
    </w:p>
    <w:p w14:paraId="1387D8D4" w14:textId="77777777" w:rsidR="00BD6E74" w:rsidRPr="008D0E44" w:rsidRDefault="00BD6E74" w:rsidP="00BD6E74">
      <w:pPr>
        <w:spacing w:after="0" w:line="240" w:lineRule="auto"/>
        <w:rPr>
          <w:bCs/>
        </w:rPr>
      </w:pPr>
      <w:r w:rsidRPr="008D0E44">
        <w:rPr>
          <w:bCs/>
        </w:rPr>
        <w:t>A search engine with a graphic interface that takes users’ query in a non-English language (say Chinese or French), and return Flickr images in a format that is suitable for presenting images, and also display the corresponding tags in the same non-English language (Chinese or French).</w:t>
      </w:r>
    </w:p>
    <w:p w14:paraId="5D95E5C6" w14:textId="77777777" w:rsidR="00BD6E74" w:rsidRPr="008D0E44" w:rsidRDefault="00BD6E74" w:rsidP="00BD6E74">
      <w:pPr>
        <w:spacing w:after="0" w:line="240" w:lineRule="auto"/>
        <w:rPr>
          <w:b/>
          <w:bCs/>
        </w:rPr>
      </w:pPr>
    </w:p>
    <w:p w14:paraId="5A9CD5F0" w14:textId="77777777" w:rsidR="00BD6E74" w:rsidRPr="008D0E44" w:rsidRDefault="00BD6E74" w:rsidP="00BD6E74">
      <w:pPr>
        <w:spacing w:after="0" w:line="240" w:lineRule="auto"/>
        <w:rPr>
          <w:bCs/>
        </w:rPr>
      </w:pPr>
      <w:r w:rsidRPr="008D0E44">
        <w:rPr>
          <w:b/>
          <w:bCs/>
        </w:rPr>
        <w:t>Hint:</w:t>
      </w:r>
      <w:r w:rsidRPr="008D0E44">
        <w:rPr>
          <w:bCs/>
        </w:rPr>
        <w:t xml:space="preserve"> </w:t>
      </w:r>
    </w:p>
    <w:p w14:paraId="4DC83F70" w14:textId="37B03143" w:rsidR="00336E51" w:rsidRPr="008D0E44" w:rsidRDefault="00BD6E74" w:rsidP="00BD6E74">
      <w:pPr>
        <w:numPr>
          <w:ilvl w:val="0"/>
          <w:numId w:val="2"/>
        </w:numPr>
        <w:spacing w:after="0" w:line="240" w:lineRule="auto"/>
        <w:rPr>
          <w:bCs/>
        </w:rPr>
      </w:pPr>
      <w:proofErr w:type="gramStart"/>
      <w:r w:rsidRPr="008D0E44">
        <w:rPr>
          <w:bCs/>
        </w:rPr>
        <w:t>using</w:t>
      </w:r>
      <w:proofErr w:type="gramEnd"/>
      <w:r w:rsidR="00004734" w:rsidRPr="008D0E44">
        <w:rPr>
          <w:bCs/>
        </w:rPr>
        <w:t xml:space="preserve"> an online</w:t>
      </w:r>
      <w:r w:rsidRPr="008D0E44">
        <w:rPr>
          <w:bCs/>
        </w:rPr>
        <w:t xml:space="preserve"> translate </w:t>
      </w:r>
      <w:r w:rsidR="00004734" w:rsidRPr="008D0E44">
        <w:rPr>
          <w:bCs/>
        </w:rPr>
        <w:t xml:space="preserve">service </w:t>
      </w:r>
      <w:r w:rsidRPr="008D0E44">
        <w:rPr>
          <w:bCs/>
        </w:rPr>
        <w:t xml:space="preserve">would be easier and maybe in better quality, but in that case, the focus of the project should be more on the interface design. Using a machine readable dictionary would know more about cross-language retrieval, but the performance would be </w:t>
      </w:r>
      <w:r w:rsidR="00004734" w:rsidRPr="008D0E44">
        <w:rPr>
          <w:bCs/>
        </w:rPr>
        <w:t>less effective than using online</w:t>
      </w:r>
      <w:r w:rsidRPr="008D0E44">
        <w:rPr>
          <w:bCs/>
        </w:rPr>
        <w:t xml:space="preserve"> translate</w:t>
      </w:r>
      <w:r w:rsidR="00004734" w:rsidRPr="008D0E44">
        <w:rPr>
          <w:bCs/>
        </w:rPr>
        <w:t xml:space="preserve"> service</w:t>
      </w:r>
      <w:r w:rsidRPr="008D0E44">
        <w:rPr>
          <w:bCs/>
        </w:rPr>
        <w:t xml:space="preserve">.  </w:t>
      </w:r>
    </w:p>
    <w:p w14:paraId="16369111" w14:textId="77777777" w:rsidR="00BD6E74" w:rsidRPr="008D0E44" w:rsidRDefault="00BD6E74" w:rsidP="00BD6E74">
      <w:pPr>
        <w:numPr>
          <w:ilvl w:val="0"/>
          <w:numId w:val="2"/>
        </w:numPr>
        <w:spacing w:after="0" w:line="240" w:lineRule="auto"/>
        <w:rPr>
          <w:bCs/>
        </w:rPr>
      </w:pPr>
      <w:r w:rsidRPr="008D0E44">
        <w:rPr>
          <w:bCs/>
        </w:rPr>
        <w:t>Flickr has API</w:t>
      </w:r>
    </w:p>
    <w:p w14:paraId="466809CC" w14:textId="77777777" w:rsidR="00BD6E74" w:rsidRPr="008D0E44" w:rsidRDefault="00BD6E74" w:rsidP="00BD6E74">
      <w:pPr>
        <w:spacing w:after="0" w:line="240" w:lineRule="auto"/>
        <w:rPr>
          <w:bCs/>
        </w:rPr>
      </w:pPr>
    </w:p>
    <w:p w14:paraId="204CC209" w14:textId="77777777" w:rsidR="00336E51" w:rsidRPr="008D0E44" w:rsidRDefault="00336E51" w:rsidP="00BD6E74">
      <w:pPr>
        <w:spacing w:after="0" w:line="240" w:lineRule="auto"/>
        <w:rPr>
          <w:b/>
          <w:bCs/>
        </w:rPr>
      </w:pPr>
    </w:p>
    <w:p w14:paraId="3BBC8E77" w14:textId="77777777" w:rsidR="00336E51" w:rsidRPr="008D0E44" w:rsidRDefault="00336E51" w:rsidP="00BD6E74">
      <w:pPr>
        <w:spacing w:after="0" w:line="240" w:lineRule="auto"/>
        <w:rPr>
          <w:b/>
          <w:bCs/>
        </w:rPr>
      </w:pPr>
    </w:p>
    <w:p w14:paraId="4BB231BD" w14:textId="77777777" w:rsidR="00336E51" w:rsidRPr="008D0E44" w:rsidRDefault="00336E51" w:rsidP="00BD6E74">
      <w:pPr>
        <w:spacing w:after="0" w:line="240" w:lineRule="auto"/>
        <w:rPr>
          <w:b/>
          <w:bCs/>
        </w:rPr>
      </w:pPr>
    </w:p>
    <w:p w14:paraId="0E2AF695" w14:textId="77777777" w:rsidR="00336E51" w:rsidRPr="008D0E44" w:rsidRDefault="00336E51" w:rsidP="00BD6E74">
      <w:pPr>
        <w:spacing w:after="0" w:line="240" w:lineRule="auto"/>
        <w:rPr>
          <w:b/>
          <w:bCs/>
        </w:rPr>
      </w:pPr>
    </w:p>
    <w:p w14:paraId="21425A38" w14:textId="77777777" w:rsidR="00EE56AF" w:rsidRPr="008D0E44" w:rsidRDefault="00EE56AF" w:rsidP="00EE56AF">
      <w:pPr>
        <w:spacing w:after="0" w:line="240" w:lineRule="auto"/>
        <w:rPr>
          <w:b/>
          <w:bCs/>
        </w:rPr>
      </w:pPr>
    </w:p>
    <w:p w14:paraId="098BD0A4" w14:textId="77777777" w:rsidR="00336E51" w:rsidRPr="008D0E44" w:rsidRDefault="00336E51" w:rsidP="00BD6E74">
      <w:pPr>
        <w:spacing w:after="0" w:line="240" w:lineRule="auto"/>
        <w:rPr>
          <w:b/>
          <w:bCs/>
        </w:rPr>
      </w:pPr>
      <w:r w:rsidRPr="008D0E44">
        <w:rPr>
          <w:b/>
          <w:bCs/>
        </w:rPr>
        <w:br w:type="page"/>
      </w:r>
      <w:r w:rsidRPr="008D0E44">
        <w:rPr>
          <w:b/>
          <w:bCs/>
        </w:rPr>
        <w:lastRenderedPageBreak/>
        <w:t xml:space="preserve">Project ID: </w:t>
      </w:r>
      <w:r w:rsidR="00AE1764" w:rsidRPr="008D0E44">
        <w:rPr>
          <w:b/>
          <w:bCs/>
        </w:rPr>
        <w:t>W</w:t>
      </w:r>
      <w:r w:rsidRPr="008D0E44">
        <w:rPr>
          <w:b/>
          <w:bCs/>
        </w:rPr>
        <w:t>2</w:t>
      </w:r>
    </w:p>
    <w:p w14:paraId="53CFE331" w14:textId="77777777" w:rsidR="00336E51" w:rsidRPr="008D0E44" w:rsidRDefault="00336E51" w:rsidP="00BD6E74">
      <w:pPr>
        <w:spacing w:after="0" w:line="240" w:lineRule="auto"/>
        <w:rPr>
          <w:b/>
          <w:bCs/>
        </w:rPr>
      </w:pPr>
      <w:r w:rsidRPr="008D0E44">
        <w:rPr>
          <w:b/>
          <w:bCs/>
        </w:rPr>
        <w:t xml:space="preserve">Project Title: </w:t>
      </w:r>
      <w:r w:rsidR="00BD6E74" w:rsidRPr="008D0E44">
        <w:rPr>
          <w:b/>
          <w:bCs/>
        </w:rPr>
        <w:t>Finding similar questions in Yahoo! Answers for my non-English question</w:t>
      </w:r>
    </w:p>
    <w:p w14:paraId="694BB0CE" w14:textId="77777777" w:rsidR="00336E51" w:rsidRPr="008D0E44" w:rsidRDefault="00336E51" w:rsidP="00BD6E74">
      <w:pPr>
        <w:spacing w:after="0" w:line="240" w:lineRule="auto"/>
        <w:rPr>
          <w:b/>
          <w:bCs/>
        </w:rPr>
      </w:pPr>
      <w:r w:rsidRPr="008D0E44">
        <w:rPr>
          <w:b/>
          <w:bCs/>
        </w:rPr>
        <w:t>P</w:t>
      </w:r>
      <w:r w:rsidRPr="008D0E44">
        <w:rPr>
          <w:rFonts w:hint="eastAsia"/>
          <w:b/>
          <w:bCs/>
        </w:rPr>
        <w:t xml:space="preserve">roposed </w:t>
      </w:r>
      <w:r w:rsidRPr="008D0E44">
        <w:rPr>
          <w:b/>
          <w:bCs/>
        </w:rPr>
        <w:t>people:</w:t>
      </w:r>
      <w:r w:rsidRPr="008D0E44">
        <w:rPr>
          <w:rFonts w:hint="eastAsia"/>
          <w:b/>
          <w:bCs/>
        </w:rPr>
        <w:t xml:space="preserve"> </w:t>
      </w:r>
      <w:r w:rsidR="0088471D" w:rsidRPr="008D0E44">
        <w:rPr>
          <w:b/>
          <w:bCs/>
        </w:rPr>
        <w:t>Daqing He (dah44@pitt.edu)</w:t>
      </w:r>
    </w:p>
    <w:p w14:paraId="17CABF28" w14:textId="77777777" w:rsidR="00BD6E74" w:rsidRPr="008D0E44" w:rsidRDefault="00336E51" w:rsidP="00BD6E74">
      <w:pPr>
        <w:spacing w:after="0" w:line="240" w:lineRule="auto"/>
        <w:rPr>
          <w:b/>
          <w:bCs/>
        </w:rPr>
      </w:pPr>
      <w:r w:rsidRPr="008D0E44">
        <w:rPr>
          <w:b/>
          <w:bCs/>
        </w:rPr>
        <w:br/>
        <w:t xml:space="preserve">Background: </w:t>
      </w:r>
    </w:p>
    <w:p w14:paraId="58141FB8" w14:textId="7D5EB85E" w:rsidR="00336E51" w:rsidRPr="008D0E44" w:rsidRDefault="00BD6E74" w:rsidP="00BD6E74">
      <w:pPr>
        <w:spacing w:after="0" w:line="240" w:lineRule="auto"/>
        <w:rPr>
          <w:bCs/>
        </w:rPr>
      </w:pPr>
      <w:r w:rsidRPr="008D0E44">
        <w:rPr>
          <w:bCs/>
        </w:rPr>
        <w:t>Yahoo! Answers contain a huge collection of questions and answers. It is a great site for exploring answers to a question. This project will design and develop a search engine that take a question in a non-English language</w:t>
      </w:r>
      <w:r w:rsidR="00004734" w:rsidRPr="008D0E44">
        <w:rPr>
          <w:bCs/>
        </w:rPr>
        <w:t xml:space="preserve"> (say Chinese or French)</w:t>
      </w:r>
      <w:r w:rsidRPr="008D0E44">
        <w:rPr>
          <w:bCs/>
        </w:rPr>
        <w:t>, and return a set of Yahoo! Answers questions that are similar to the question. To help the users read the returned questions, at least the returned questions should be translated to the language that the user can understand.</w:t>
      </w:r>
    </w:p>
    <w:p w14:paraId="1711CCE8" w14:textId="77777777" w:rsidR="00BD6E74" w:rsidRPr="008D0E44" w:rsidRDefault="00336E51" w:rsidP="00BD6E74">
      <w:pPr>
        <w:spacing w:after="0" w:line="240" w:lineRule="auto"/>
        <w:rPr>
          <w:b/>
          <w:bCs/>
        </w:rPr>
      </w:pPr>
      <w:r w:rsidRPr="008D0E44">
        <w:rPr>
          <w:b/>
          <w:bCs/>
        </w:rPr>
        <w:br/>
        <w:t xml:space="preserve">Outcome: </w:t>
      </w:r>
    </w:p>
    <w:p w14:paraId="20EEABD0" w14:textId="77777777" w:rsidR="00336E51" w:rsidRPr="008D0E44" w:rsidRDefault="00BD6E74" w:rsidP="00BD6E74">
      <w:pPr>
        <w:spacing w:after="0" w:line="240" w:lineRule="auto"/>
        <w:rPr>
          <w:bCs/>
        </w:rPr>
      </w:pPr>
      <w:r w:rsidRPr="008D0E44">
        <w:rPr>
          <w:bCs/>
        </w:rPr>
        <w:t xml:space="preserve">A search engine with a graphic interface that takes users’ question in a non-English language (say Chinese or French), and return a ranked list of Yahoo! Answers questions that match to the </w:t>
      </w:r>
      <w:r w:rsidR="0088471D" w:rsidRPr="008D0E44">
        <w:rPr>
          <w:bCs/>
        </w:rPr>
        <w:t>query. All returned questions should be translated back to the language of the query.</w:t>
      </w:r>
    </w:p>
    <w:p w14:paraId="7F4201A2" w14:textId="77777777" w:rsidR="0088471D" w:rsidRPr="008D0E44" w:rsidRDefault="0088471D" w:rsidP="00BD6E74">
      <w:pPr>
        <w:spacing w:after="0" w:line="240" w:lineRule="auto"/>
        <w:rPr>
          <w:bCs/>
        </w:rPr>
      </w:pPr>
    </w:p>
    <w:p w14:paraId="22459119" w14:textId="77777777" w:rsidR="0088471D" w:rsidRPr="008D0E44" w:rsidRDefault="0088471D" w:rsidP="00BD6E74">
      <w:pPr>
        <w:spacing w:after="0" w:line="240" w:lineRule="auto"/>
        <w:rPr>
          <w:b/>
          <w:bCs/>
        </w:rPr>
      </w:pPr>
      <w:r w:rsidRPr="008D0E44">
        <w:rPr>
          <w:b/>
          <w:bCs/>
        </w:rPr>
        <w:t>Hint:</w:t>
      </w:r>
    </w:p>
    <w:p w14:paraId="61DC3FA0" w14:textId="798A0E74" w:rsidR="0088471D" w:rsidRPr="008D0E44" w:rsidRDefault="0088471D" w:rsidP="00004734">
      <w:pPr>
        <w:pStyle w:val="ListParagraph"/>
        <w:numPr>
          <w:ilvl w:val="0"/>
          <w:numId w:val="4"/>
        </w:numPr>
        <w:spacing w:after="0" w:line="240" w:lineRule="auto"/>
        <w:rPr>
          <w:bCs/>
        </w:rPr>
      </w:pPr>
      <w:r w:rsidRPr="008D0E44">
        <w:rPr>
          <w:bCs/>
        </w:rPr>
        <w:t>Use Google</w:t>
      </w:r>
      <w:r w:rsidR="00004734" w:rsidRPr="008D0E44">
        <w:rPr>
          <w:bCs/>
        </w:rPr>
        <w:t xml:space="preserve"> Translate or Bing translator</w:t>
      </w:r>
      <w:r w:rsidRPr="008D0E44">
        <w:rPr>
          <w:bCs/>
        </w:rPr>
        <w:t xml:space="preserve"> to translate the query question and the returned questions from Yahoo! Answers.  </w:t>
      </w:r>
    </w:p>
    <w:p w14:paraId="5C6B109D" w14:textId="09C47D29" w:rsidR="00004734" w:rsidRPr="008D0E44" w:rsidRDefault="00004734" w:rsidP="00004734">
      <w:pPr>
        <w:pStyle w:val="ListParagraph"/>
        <w:numPr>
          <w:ilvl w:val="0"/>
          <w:numId w:val="4"/>
        </w:numPr>
        <w:spacing w:after="0" w:line="240" w:lineRule="auto"/>
        <w:rPr>
          <w:bCs/>
        </w:rPr>
      </w:pPr>
      <w:r w:rsidRPr="008D0E44">
        <w:rPr>
          <w:bCs/>
        </w:rPr>
        <w:t>This project should focus on the careful design of accepting the user’s query, the display of returned questions in a user-friendly and meaningful way</w:t>
      </w:r>
    </w:p>
    <w:p w14:paraId="1C1C7AF1" w14:textId="0BA5383C" w:rsidR="00004734" w:rsidRPr="008D0E44" w:rsidRDefault="00004734" w:rsidP="00004734">
      <w:pPr>
        <w:pStyle w:val="ListParagraph"/>
        <w:numPr>
          <w:ilvl w:val="0"/>
          <w:numId w:val="4"/>
        </w:numPr>
        <w:spacing w:after="0" w:line="240" w:lineRule="auto"/>
        <w:rPr>
          <w:bCs/>
        </w:rPr>
      </w:pPr>
      <w:r w:rsidRPr="008D0E44">
        <w:rPr>
          <w:bCs/>
        </w:rPr>
        <w:t>Yahoo Answers have API</w:t>
      </w:r>
    </w:p>
    <w:p w14:paraId="5981CB45" w14:textId="77777777" w:rsidR="00336E51" w:rsidRPr="008D0E44" w:rsidRDefault="00336E51" w:rsidP="00BD6E74">
      <w:pPr>
        <w:spacing w:after="0" w:line="240" w:lineRule="auto"/>
        <w:rPr>
          <w:b/>
          <w:bCs/>
        </w:rPr>
      </w:pPr>
    </w:p>
    <w:p w14:paraId="635FF05A" w14:textId="77777777" w:rsidR="00EE56AF" w:rsidRPr="008D0E44" w:rsidRDefault="00EE56AF" w:rsidP="00BD6E74">
      <w:pPr>
        <w:spacing w:after="0" w:line="240" w:lineRule="auto"/>
        <w:rPr>
          <w:b/>
          <w:bCs/>
        </w:rPr>
      </w:pPr>
    </w:p>
    <w:p w14:paraId="7294A82D" w14:textId="77777777" w:rsidR="00EE56AF" w:rsidRPr="008D0E44" w:rsidRDefault="00EE56AF" w:rsidP="00BD6E74">
      <w:pPr>
        <w:spacing w:after="0" w:line="240" w:lineRule="auto"/>
        <w:rPr>
          <w:b/>
          <w:bCs/>
        </w:rPr>
      </w:pPr>
    </w:p>
    <w:p w14:paraId="06C2EC9F" w14:textId="6A9AF43C" w:rsidR="0057262A" w:rsidRPr="008D0E44" w:rsidRDefault="006B436A" w:rsidP="0057262A">
      <w:pPr>
        <w:spacing w:after="0" w:line="240" w:lineRule="auto"/>
        <w:rPr>
          <w:b/>
          <w:bCs/>
        </w:rPr>
      </w:pPr>
      <w:r w:rsidRPr="008D0E44">
        <w:rPr>
          <w:b/>
          <w:bCs/>
        </w:rPr>
        <w:br w:type="page"/>
      </w:r>
      <w:r w:rsidRPr="008E622E">
        <w:rPr>
          <w:b/>
          <w:bCs/>
          <w:highlight w:val="green"/>
        </w:rPr>
        <w:lastRenderedPageBreak/>
        <w:t xml:space="preserve">Project ID: </w:t>
      </w:r>
      <w:r w:rsidR="00AE1764" w:rsidRPr="008E622E">
        <w:rPr>
          <w:b/>
          <w:bCs/>
          <w:highlight w:val="green"/>
        </w:rPr>
        <w:t>W</w:t>
      </w:r>
      <w:r w:rsidRPr="008E622E">
        <w:rPr>
          <w:b/>
          <w:bCs/>
          <w:highlight w:val="green"/>
        </w:rPr>
        <w:t>3</w:t>
      </w:r>
    </w:p>
    <w:p w14:paraId="7EFC4ABA" w14:textId="77777777" w:rsidR="0057262A" w:rsidRPr="008D0E44" w:rsidRDefault="0057262A" w:rsidP="0057262A">
      <w:pPr>
        <w:spacing w:after="0" w:line="240" w:lineRule="auto"/>
        <w:rPr>
          <w:b/>
        </w:rPr>
      </w:pPr>
      <w:r w:rsidRPr="008D0E44">
        <w:rPr>
          <w:b/>
        </w:rPr>
        <w:t xml:space="preserve">Project Title: </w:t>
      </w:r>
      <w:r w:rsidRPr="008D0E44">
        <w:rPr>
          <w:b/>
          <w:kern w:val="32"/>
        </w:rPr>
        <w:t>Web QA</w:t>
      </w:r>
    </w:p>
    <w:p w14:paraId="2FCBBFE7" w14:textId="77777777" w:rsidR="0057262A" w:rsidRPr="008D0E44" w:rsidRDefault="0057262A" w:rsidP="0057262A">
      <w:pPr>
        <w:spacing w:after="0" w:line="240" w:lineRule="auto"/>
        <w:rPr>
          <w:b/>
        </w:rPr>
      </w:pPr>
      <w:r w:rsidRPr="008D0E44">
        <w:rPr>
          <w:b/>
        </w:rPr>
        <w:t xml:space="preserve">Contacts: </w:t>
      </w:r>
      <w:proofErr w:type="spellStart"/>
      <w:r w:rsidRPr="008D0E44">
        <w:rPr>
          <w:b/>
        </w:rPr>
        <w:t>Qikai</w:t>
      </w:r>
      <w:proofErr w:type="spellEnd"/>
      <w:r w:rsidRPr="008D0E44">
        <w:rPr>
          <w:b/>
        </w:rPr>
        <w:t xml:space="preserve"> Cheng (chengqikai0806@gmail.com)</w:t>
      </w:r>
    </w:p>
    <w:p w14:paraId="368DBDFC" w14:textId="77777777" w:rsidR="0057262A" w:rsidRPr="008D0E44" w:rsidRDefault="0057262A" w:rsidP="0057262A">
      <w:pPr>
        <w:spacing w:after="0" w:line="240" w:lineRule="auto"/>
        <w:rPr>
          <w:b/>
        </w:rPr>
      </w:pPr>
      <w:r w:rsidRPr="008D0E44">
        <w:rPr>
          <w:kern w:val="32"/>
        </w:rPr>
        <w:br/>
        <w:t> </w:t>
      </w:r>
      <w:r w:rsidRPr="008D0E44">
        <w:rPr>
          <w:b/>
        </w:rPr>
        <w:t>Background</w:t>
      </w:r>
    </w:p>
    <w:p w14:paraId="76BE47CE" w14:textId="515F6670" w:rsidR="0057262A" w:rsidRPr="008D0E44" w:rsidRDefault="0057262A" w:rsidP="0057262A">
      <w:pPr>
        <w:spacing w:after="120"/>
        <w:jc w:val="both"/>
      </w:pPr>
      <w:r w:rsidRPr="008D0E44">
        <w:t xml:space="preserve">The common paradigm of searching and retrieving information on the Web is based on keyword-based search using one or more search engines, and then browsing through the large number of returned results. However, more and more people use </w:t>
      </w:r>
      <w:proofErr w:type="spellStart"/>
      <w:r w:rsidRPr="008D0E44">
        <w:t>WebQA</w:t>
      </w:r>
      <w:proofErr w:type="spellEnd"/>
      <w:r w:rsidRPr="008D0E44">
        <w:t xml:space="preserve"> for information retrieval. The goal of </w:t>
      </w:r>
      <w:proofErr w:type="spellStart"/>
      <w:r w:rsidRPr="008D0E44">
        <w:t>WebQA</w:t>
      </w:r>
      <w:proofErr w:type="spellEnd"/>
      <w:r w:rsidRPr="008D0E44">
        <w:t xml:space="preserve"> is to retrieve small snippets of text that contain the actual answer to a question. In this project, we want to utilize meta-search techniques and information extraction techniques to develop a </w:t>
      </w:r>
      <w:proofErr w:type="spellStart"/>
      <w:r w:rsidRPr="008D0E44">
        <w:t>WebQA</w:t>
      </w:r>
      <w:proofErr w:type="spellEnd"/>
      <w:r w:rsidRPr="008D0E44">
        <w:t xml:space="preserve"> engine. The approach consists of first using meta-search techniques in an open environment to gather candidate responses from search engines and other on-line databases, and then using information extraction techniques to find the answer to the specific question from these candidates. </w:t>
      </w:r>
    </w:p>
    <w:p w14:paraId="7CD5B32D" w14:textId="77777777" w:rsidR="0057262A" w:rsidRPr="008D0E44" w:rsidRDefault="0057262A" w:rsidP="0057262A">
      <w:pPr>
        <w:spacing w:after="120"/>
        <w:jc w:val="both"/>
      </w:pPr>
      <w:r w:rsidRPr="008D0E44">
        <w:t>In this project, you need to complete the following requirements:</w:t>
      </w:r>
    </w:p>
    <w:p w14:paraId="2D47C39A" w14:textId="77777777" w:rsidR="0057262A" w:rsidRPr="008D0E44" w:rsidRDefault="0057262A" w:rsidP="0057262A">
      <w:pPr>
        <w:pStyle w:val="ListParagraph"/>
        <w:numPr>
          <w:ilvl w:val="0"/>
          <w:numId w:val="6"/>
        </w:numPr>
        <w:spacing w:after="120"/>
        <w:jc w:val="both"/>
      </w:pPr>
      <w:r w:rsidRPr="008D0E44">
        <w:t xml:space="preserve">Builds a prototype system which </w:t>
      </w:r>
    </w:p>
    <w:p w14:paraId="3527C755" w14:textId="77777777" w:rsidR="0057262A" w:rsidRPr="008D0E44" w:rsidRDefault="0057262A" w:rsidP="0057262A">
      <w:pPr>
        <w:pStyle w:val="ListParagraph"/>
        <w:numPr>
          <w:ilvl w:val="1"/>
          <w:numId w:val="6"/>
        </w:numPr>
        <w:spacing w:after="120"/>
        <w:jc w:val="both"/>
      </w:pPr>
      <w:proofErr w:type="gramStart"/>
      <w:r w:rsidRPr="008D0E44">
        <w:t>returns</w:t>
      </w:r>
      <w:proofErr w:type="gramEnd"/>
      <w:r w:rsidRPr="008D0E44">
        <w:t xml:space="preserve"> relevant sentences rather than documents to given questions</w:t>
      </w:r>
    </w:p>
    <w:p w14:paraId="5216E04B" w14:textId="77777777" w:rsidR="0057262A" w:rsidRPr="008D0E44" w:rsidRDefault="0057262A" w:rsidP="0057262A">
      <w:pPr>
        <w:pStyle w:val="ListParagraph"/>
        <w:numPr>
          <w:ilvl w:val="1"/>
          <w:numId w:val="6"/>
        </w:numPr>
        <w:spacing w:after="120"/>
        <w:jc w:val="both"/>
        <w:rPr>
          <w:kern w:val="32"/>
        </w:rPr>
      </w:pPr>
      <w:proofErr w:type="gramStart"/>
      <w:r w:rsidRPr="008D0E44">
        <w:t>returns</w:t>
      </w:r>
      <w:proofErr w:type="gramEnd"/>
      <w:r w:rsidRPr="008D0E44">
        <w:t xml:space="preserve"> relevant entity for questions about common entity(time, number, people, location, institution).  Sample questions: How long is Yangtze River in china? How old is Obama?</w:t>
      </w:r>
    </w:p>
    <w:p w14:paraId="52A783F9" w14:textId="77777777" w:rsidR="0057262A" w:rsidRPr="008D0E44" w:rsidRDefault="0057262A" w:rsidP="0057262A">
      <w:pPr>
        <w:spacing w:after="0" w:line="240" w:lineRule="auto"/>
        <w:rPr>
          <w:kern w:val="32"/>
        </w:rPr>
      </w:pPr>
    </w:p>
    <w:p w14:paraId="7F7EC26B" w14:textId="77777777" w:rsidR="0057262A" w:rsidRPr="008D0E44" w:rsidRDefault="0057262A" w:rsidP="0057262A">
      <w:pPr>
        <w:spacing w:after="0" w:line="240" w:lineRule="auto"/>
        <w:rPr>
          <w:b/>
          <w:kern w:val="32"/>
        </w:rPr>
      </w:pPr>
      <w:r w:rsidRPr="008D0E44">
        <w:rPr>
          <w:b/>
          <w:kern w:val="32"/>
        </w:rPr>
        <w:t>Outcome:</w:t>
      </w:r>
    </w:p>
    <w:p w14:paraId="3CF57058" w14:textId="77777777" w:rsidR="0057262A" w:rsidRPr="008D0E44" w:rsidRDefault="0057262A" w:rsidP="0057262A">
      <w:pPr>
        <w:pStyle w:val="Heading1"/>
        <w:spacing w:before="0" w:after="0" w:line="240" w:lineRule="auto"/>
        <w:rPr>
          <w:rFonts w:ascii="Times New Roman" w:hAnsi="Times New Roman"/>
          <w:sz w:val="22"/>
          <w:szCs w:val="22"/>
        </w:rPr>
      </w:pPr>
      <w:r w:rsidRPr="008D0E44">
        <w:rPr>
          <w:rFonts w:ascii="Times New Roman" w:hAnsi="Times New Roman"/>
          <w:b w:val="0"/>
          <w:bCs w:val="0"/>
          <w:sz w:val="22"/>
          <w:szCs w:val="22"/>
        </w:rPr>
        <w:t>A prototype system and a report</w:t>
      </w:r>
    </w:p>
    <w:p w14:paraId="619BC3F7" w14:textId="5598A24C" w:rsidR="00005236" w:rsidRPr="008D0E44" w:rsidRDefault="00336E51" w:rsidP="00BD6E74">
      <w:pPr>
        <w:pStyle w:val="Heading1"/>
        <w:spacing w:before="0" w:after="0" w:line="240" w:lineRule="auto"/>
        <w:rPr>
          <w:rFonts w:ascii="Times New Roman" w:hAnsi="Times New Roman"/>
          <w:kern w:val="0"/>
          <w:sz w:val="22"/>
          <w:szCs w:val="22"/>
        </w:rPr>
      </w:pPr>
      <w:r w:rsidRPr="008D0E44">
        <w:rPr>
          <w:rFonts w:ascii="Times New Roman" w:hAnsi="Times New Roman"/>
          <w:sz w:val="22"/>
          <w:szCs w:val="22"/>
        </w:rPr>
        <w:br w:type="page"/>
      </w:r>
      <w:r w:rsidR="006B436A" w:rsidRPr="008D0E44">
        <w:rPr>
          <w:rFonts w:ascii="Times New Roman" w:hAnsi="Times New Roman"/>
          <w:kern w:val="0"/>
          <w:sz w:val="22"/>
          <w:szCs w:val="22"/>
        </w:rPr>
        <w:lastRenderedPageBreak/>
        <w:t xml:space="preserve">Project ID: </w:t>
      </w:r>
      <w:r w:rsidR="00AE1764" w:rsidRPr="008D0E44">
        <w:rPr>
          <w:rFonts w:ascii="Times New Roman" w:hAnsi="Times New Roman"/>
          <w:kern w:val="0"/>
          <w:sz w:val="22"/>
          <w:szCs w:val="22"/>
        </w:rPr>
        <w:t>W</w:t>
      </w:r>
      <w:r w:rsidR="006B436A" w:rsidRPr="008D0E44">
        <w:rPr>
          <w:rFonts w:ascii="Times New Roman" w:hAnsi="Times New Roman"/>
          <w:kern w:val="0"/>
          <w:sz w:val="22"/>
          <w:szCs w:val="22"/>
        </w:rPr>
        <w:t>4</w:t>
      </w:r>
    </w:p>
    <w:p w14:paraId="2FB9B76B" w14:textId="1DF70FA2" w:rsidR="00005236" w:rsidRPr="008D0E44" w:rsidRDefault="00005236" w:rsidP="00BD6E74">
      <w:pPr>
        <w:spacing w:after="0" w:line="240" w:lineRule="auto"/>
        <w:rPr>
          <w:b/>
          <w:bCs/>
        </w:rPr>
      </w:pPr>
      <w:r w:rsidRPr="008D0E44">
        <w:rPr>
          <w:b/>
          <w:bCs/>
        </w:rPr>
        <w:t xml:space="preserve">Project Title: </w:t>
      </w:r>
      <w:r w:rsidR="00AE0073" w:rsidRPr="008D0E44">
        <w:rPr>
          <w:b/>
        </w:rPr>
        <w:t>User-specific Discussion</w:t>
      </w:r>
      <w:r w:rsidR="009677E3" w:rsidRPr="008D0E44">
        <w:rPr>
          <w:b/>
        </w:rPr>
        <w:t xml:space="preserve"> Search</w:t>
      </w:r>
      <w:r w:rsidR="0079017D" w:rsidRPr="008D0E44">
        <w:rPr>
          <w:b/>
        </w:rPr>
        <w:t xml:space="preserve"> in LinkedIn</w:t>
      </w:r>
    </w:p>
    <w:p w14:paraId="02BE51CD" w14:textId="77777777" w:rsidR="00005236" w:rsidRPr="008D0E44" w:rsidRDefault="00005236" w:rsidP="00BD6E74">
      <w:pPr>
        <w:spacing w:after="0" w:line="240" w:lineRule="auto"/>
        <w:rPr>
          <w:b/>
        </w:rPr>
      </w:pPr>
      <w:r w:rsidRPr="008D0E44">
        <w:rPr>
          <w:b/>
          <w:bCs/>
        </w:rPr>
        <w:t xml:space="preserve">Proposed people: </w:t>
      </w:r>
      <w:r w:rsidR="0079017D" w:rsidRPr="008D0E44">
        <w:rPr>
          <w:b/>
        </w:rPr>
        <w:t>Daqing He</w:t>
      </w:r>
      <w:r w:rsidRPr="008D0E44">
        <w:rPr>
          <w:b/>
        </w:rPr>
        <w:t xml:space="preserve"> (</w:t>
      </w:r>
      <w:r w:rsidR="0079017D" w:rsidRPr="008D0E44">
        <w:rPr>
          <w:b/>
        </w:rPr>
        <w:t>dah44@pitt.edu</w:t>
      </w:r>
      <w:r w:rsidRPr="008D0E44">
        <w:rPr>
          <w:b/>
        </w:rPr>
        <w:t>)</w:t>
      </w:r>
    </w:p>
    <w:p w14:paraId="5A54D55A" w14:textId="77777777" w:rsidR="00F641D3" w:rsidRPr="008D0E44" w:rsidRDefault="00005236" w:rsidP="00BD6E74">
      <w:pPr>
        <w:spacing w:after="0" w:line="240" w:lineRule="auto"/>
      </w:pPr>
      <w:r w:rsidRPr="008D0E44">
        <w:br/>
      </w:r>
      <w:r w:rsidRPr="008D0E44">
        <w:rPr>
          <w:b/>
        </w:rPr>
        <w:t>Background:</w:t>
      </w:r>
      <w:r w:rsidRPr="008D0E44">
        <w:t xml:space="preserve"> </w:t>
      </w:r>
    </w:p>
    <w:p w14:paraId="55B786EB" w14:textId="7FFD8346" w:rsidR="005C2E4F" w:rsidRPr="008D0E44" w:rsidRDefault="00AE0073" w:rsidP="00BD6E74">
      <w:pPr>
        <w:spacing w:after="0" w:line="240" w:lineRule="auto"/>
      </w:pPr>
      <w:r w:rsidRPr="008D0E44">
        <w:t xml:space="preserve">Users in </w:t>
      </w:r>
      <w:r w:rsidR="005C2E4F" w:rsidRPr="008D0E44">
        <w:t xml:space="preserve">LinkedIn </w:t>
      </w:r>
      <w:r w:rsidRPr="008D0E44">
        <w:t>can subscribe to many groups, and each group can have many discussions that the user may be interested in. This project takes advantage of LinkedIn API to search within the discussions posted in the groups that the user subscribe, and return the latest</w:t>
      </w:r>
      <w:r w:rsidR="006A2D23" w:rsidRPr="008D0E44">
        <w:t xml:space="preserve"> discussions from a time stamp specified by the user, and the filter out those posts that do not contain any query term issued by the user, and then display the posts on the screen. The user then can click to like or unlike any returned posts, and such interaction is then recorded with </w:t>
      </w:r>
      <w:r w:rsidR="006A5722" w:rsidRPr="008D0E44">
        <w:t>the corresponding posts in Linked</w:t>
      </w:r>
      <w:r w:rsidR="006A2D23" w:rsidRPr="008D0E44">
        <w:t>In.</w:t>
      </w:r>
    </w:p>
    <w:p w14:paraId="7CBFBEE8" w14:textId="77777777" w:rsidR="0088471D" w:rsidRPr="008D0E44" w:rsidRDefault="0088471D" w:rsidP="00BD6E74">
      <w:pPr>
        <w:spacing w:after="0" w:line="240" w:lineRule="auto"/>
        <w:rPr>
          <w:b/>
          <w:bCs/>
        </w:rPr>
      </w:pPr>
    </w:p>
    <w:p w14:paraId="630BCCCE" w14:textId="77777777" w:rsidR="0088471D" w:rsidRPr="008D0E44" w:rsidRDefault="0088471D" w:rsidP="00BD6E74">
      <w:pPr>
        <w:spacing w:after="0" w:line="240" w:lineRule="auto"/>
      </w:pPr>
      <w:r w:rsidRPr="008D0E44">
        <w:rPr>
          <w:b/>
          <w:bCs/>
        </w:rPr>
        <w:t>O</w:t>
      </w:r>
      <w:r w:rsidR="006C202A" w:rsidRPr="008D0E44">
        <w:rPr>
          <w:b/>
          <w:bCs/>
        </w:rPr>
        <w:t>utcome:</w:t>
      </w:r>
      <w:r w:rsidR="006C202A" w:rsidRPr="008D0E44">
        <w:br/>
      </w:r>
      <w:r w:rsidRPr="008D0E44">
        <w:t>a search engine satisfies the above requirement</w:t>
      </w:r>
    </w:p>
    <w:p w14:paraId="56BCE4DC" w14:textId="77777777" w:rsidR="0088471D" w:rsidRPr="008D0E44" w:rsidRDefault="0088471D" w:rsidP="00BD6E74">
      <w:pPr>
        <w:spacing w:after="0" w:line="240" w:lineRule="auto"/>
      </w:pPr>
    </w:p>
    <w:p w14:paraId="27A4A696" w14:textId="77777777" w:rsidR="0088471D" w:rsidRPr="008D0E44" w:rsidRDefault="0088471D" w:rsidP="00BD6E74">
      <w:pPr>
        <w:spacing w:after="0" w:line="240" w:lineRule="auto"/>
        <w:rPr>
          <w:b/>
        </w:rPr>
      </w:pPr>
      <w:r w:rsidRPr="008D0E44">
        <w:rPr>
          <w:b/>
        </w:rPr>
        <w:t>Hint:</w:t>
      </w:r>
    </w:p>
    <w:p w14:paraId="72979A16" w14:textId="7E0A874D" w:rsidR="005C2E4F" w:rsidRPr="008D0E44" w:rsidRDefault="0088471D" w:rsidP="00BD6E74">
      <w:pPr>
        <w:spacing w:after="0" w:line="240" w:lineRule="auto"/>
      </w:pPr>
      <w:r w:rsidRPr="008D0E44">
        <w:t xml:space="preserve">Your system should </w:t>
      </w:r>
      <w:r w:rsidR="006A2D23" w:rsidRPr="008D0E44">
        <w:t xml:space="preserve">use corresponding LinkedIn </w:t>
      </w:r>
      <w:r w:rsidRPr="008D0E44">
        <w:t>APIs</w:t>
      </w:r>
      <w:r w:rsidR="006A2D23" w:rsidRPr="008D0E44">
        <w:t xml:space="preserve"> for user login, for obtain users groups, for retrieving posts, for interacting with posts, and you also need to build code to perform the filtering function mentioned in the description</w:t>
      </w:r>
      <w:r w:rsidRPr="008D0E44">
        <w:t xml:space="preserve">.  </w:t>
      </w:r>
    </w:p>
    <w:p w14:paraId="3CFF36C7" w14:textId="77777777" w:rsidR="005C2E4F" w:rsidRPr="008D0E44" w:rsidRDefault="005C2E4F" w:rsidP="00BD6E74">
      <w:pPr>
        <w:spacing w:after="0" w:line="240" w:lineRule="auto"/>
      </w:pPr>
    </w:p>
    <w:p w14:paraId="25E542A4" w14:textId="77777777" w:rsidR="00EE56AF" w:rsidRPr="008D0E44" w:rsidRDefault="00005236" w:rsidP="00770725">
      <w:pPr>
        <w:spacing w:after="0" w:line="240" w:lineRule="auto"/>
      </w:pPr>
      <w:r w:rsidRPr="008D0E44">
        <w:t> </w:t>
      </w:r>
      <w:r w:rsidRPr="008D0E44">
        <w:br/>
      </w:r>
    </w:p>
    <w:p w14:paraId="673A58F4" w14:textId="77777777" w:rsidR="001D39A8" w:rsidRPr="008D0E44" w:rsidRDefault="001D39A8" w:rsidP="00BD6E74">
      <w:pPr>
        <w:spacing w:after="0" w:line="240" w:lineRule="auto"/>
        <w:rPr>
          <w:b/>
          <w:bCs/>
        </w:rPr>
      </w:pPr>
    </w:p>
    <w:p w14:paraId="44737E81" w14:textId="77777777" w:rsidR="001D39A8" w:rsidRPr="008D0E44" w:rsidRDefault="001D39A8" w:rsidP="00BD6E74">
      <w:pPr>
        <w:spacing w:after="0" w:line="240" w:lineRule="auto"/>
        <w:rPr>
          <w:b/>
          <w:bCs/>
        </w:rPr>
      </w:pPr>
    </w:p>
    <w:p w14:paraId="1DC8E9FD" w14:textId="77777777" w:rsidR="001D39A8" w:rsidRPr="008D0E44" w:rsidRDefault="001D39A8" w:rsidP="00BD6E74">
      <w:pPr>
        <w:spacing w:after="0" w:line="240" w:lineRule="auto"/>
        <w:rPr>
          <w:b/>
          <w:bCs/>
        </w:rPr>
      </w:pPr>
    </w:p>
    <w:p w14:paraId="3FC5618E" w14:textId="77777777" w:rsidR="001D39A8" w:rsidRPr="008D0E44" w:rsidRDefault="001D39A8" w:rsidP="00BD6E74">
      <w:pPr>
        <w:spacing w:after="0" w:line="240" w:lineRule="auto"/>
        <w:rPr>
          <w:b/>
          <w:bCs/>
        </w:rPr>
      </w:pPr>
    </w:p>
    <w:p w14:paraId="123C6BD7" w14:textId="77777777" w:rsidR="001D39A8" w:rsidRPr="008D0E44" w:rsidRDefault="001D39A8" w:rsidP="00BD6E74">
      <w:pPr>
        <w:spacing w:after="0" w:line="240" w:lineRule="auto"/>
        <w:rPr>
          <w:b/>
          <w:bCs/>
        </w:rPr>
      </w:pPr>
    </w:p>
    <w:p w14:paraId="3301D61F" w14:textId="77777777" w:rsidR="001D39A8" w:rsidRPr="008D0E44" w:rsidRDefault="001D39A8" w:rsidP="00BD6E74">
      <w:pPr>
        <w:spacing w:after="0" w:line="240" w:lineRule="auto"/>
        <w:rPr>
          <w:b/>
          <w:bCs/>
        </w:rPr>
      </w:pPr>
    </w:p>
    <w:p w14:paraId="688033E2" w14:textId="77777777" w:rsidR="001D39A8" w:rsidRPr="008D0E44" w:rsidRDefault="001D39A8" w:rsidP="00BD6E74">
      <w:pPr>
        <w:spacing w:after="0" w:line="240" w:lineRule="auto"/>
        <w:rPr>
          <w:b/>
          <w:bCs/>
        </w:rPr>
      </w:pPr>
    </w:p>
    <w:p w14:paraId="19535007" w14:textId="77777777" w:rsidR="001D39A8" w:rsidRPr="008D0E44" w:rsidRDefault="001D39A8" w:rsidP="00BD6E74">
      <w:pPr>
        <w:spacing w:after="0" w:line="240" w:lineRule="auto"/>
        <w:rPr>
          <w:b/>
          <w:bCs/>
        </w:rPr>
      </w:pPr>
    </w:p>
    <w:p w14:paraId="2C31D7BD" w14:textId="77777777" w:rsidR="001D39A8" w:rsidRPr="008D0E44" w:rsidRDefault="001D39A8" w:rsidP="00BD6E74">
      <w:pPr>
        <w:spacing w:after="0" w:line="240" w:lineRule="auto"/>
        <w:rPr>
          <w:b/>
          <w:bCs/>
        </w:rPr>
      </w:pPr>
    </w:p>
    <w:p w14:paraId="0F2E342C" w14:textId="77777777" w:rsidR="006B436A" w:rsidRPr="008D0E44" w:rsidRDefault="001D39A8" w:rsidP="00BD6E74">
      <w:pPr>
        <w:spacing w:after="0" w:line="240" w:lineRule="auto"/>
        <w:rPr>
          <w:b/>
          <w:bCs/>
        </w:rPr>
      </w:pPr>
      <w:r w:rsidRPr="008D0E44">
        <w:rPr>
          <w:b/>
          <w:bCs/>
        </w:rPr>
        <w:br w:type="page"/>
      </w:r>
      <w:r w:rsidR="006B436A" w:rsidRPr="00E22530">
        <w:rPr>
          <w:b/>
          <w:bCs/>
          <w:highlight w:val="green"/>
        </w:rPr>
        <w:lastRenderedPageBreak/>
        <w:t xml:space="preserve">Project ID: </w:t>
      </w:r>
      <w:r w:rsidR="00AE1764" w:rsidRPr="00E22530">
        <w:rPr>
          <w:b/>
          <w:bCs/>
          <w:highlight w:val="green"/>
        </w:rPr>
        <w:t>W</w:t>
      </w:r>
      <w:r w:rsidR="006B436A" w:rsidRPr="00E22530">
        <w:rPr>
          <w:b/>
          <w:bCs/>
          <w:highlight w:val="green"/>
        </w:rPr>
        <w:t>5</w:t>
      </w:r>
    </w:p>
    <w:p w14:paraId="7A942C89" w14:textId="23DE17B5" w:rsidR="006B436A" w:rsidRPr="008D0E44" w:rsidRDefault="006B436A" w:rsidP="00BD6E74">
      <w:pPr>
        <w:spacing w:after="0" w:line="240" w:lineRule="auto"/>
        <w:rPr>
          <w:b/>
        </w:rPr>
      </w:pPr>
      <w:r w:rsidRPr="008D0E44">
        <w:rPr>
          <w:b/>
        </w:rPr>
        <w:t>Project t</w:t>
      </w:r>
      <w:r w:rsidR="00C62157" w:rsidRPr="008D0E44">
        <w:rPr>
          <w:b/>
        </w:rPr>
        <w:t>itle: Federate search on</w:t>
      </w:r>
      <w:r w:rsidR="00C01E95" w:rsidRPr="008D0E44">
        <w:rPr>
          <w:b/>
        </w:rPr>
        <w:t xml:space="preserve"> Facebook</w:t>
      </w:r>
      <w:r w:rsidR="00C62157" w:rsidRPr="008D0E44">
        <w:rPr>
          <w:b/>
        </w:rPr>
        <w:t xml:space="preserve"> and Google Plus</w:t>
      </w:r>
      <w:r w:rsidRPr="008D0E44">
        <w:rPr>
          <w:b/>
        </w:rPr>
        <w:t xml:space="preserve"> </w:t>
      </w:r>
    </w:p>
    <w:p w14:paraId="217D7896" w14:textId="77777777" w:rsidR="006B436A" w:rsidRPr="008D0E44" w:rsidRDefault="006B436A" w:rsidP="00BD6E74">
      <w:pPr>
        <w:spacing w:after="0" w:line="240" w:lineRule="auto"/>
      </w:pPr>
      <w:r w:rsidRPr="008D0E44">
        <w:rPr>
          <w:b/>
          <w:bCs/>
        </w:rPr>
        <w:t xml:space="preserve">Proposed people: </w:t>
      </w:r>
      <w:r w:rsidRPr="008D0E44">
        <w:rPr>
          <w:b/>
        </w:rPr>
        <w:t>Daqing He (dah44@pitt.edu)</w:t>
      </w:r>
    </w:p>
    <w:p w14:paraId="6587CCDC" w14:textId="77777777" w:rsidR="0088471D" w:rsidRPr="008D0E44" w:rsidRDefault="0088471D" w:rsidP="00BD6E74">
      <w:pPr>
        <w:spacing w:after="0" w:line="240" w:lineRule="auto"/>
        <w:rPr>
          <w:b/>
        </w:rPr>
      </w:pPr>
    </w:p>
    <w:p w14:paraId="25CB00DF" w14:textId="4960F550" w:rsidR="006B436A" w:rsidRPr="008D0E44" w:rsidRDefault="006B436A" w:rsidP="00BD6E74">
      <w:pPr>
        <w:spacing w:after="0" w:line="240" w:lineRule="auto"/>
      </w:pPr>
      <w:r w:rsidRPr="008D0E44">
        <w:rPr>
          <w:b/>
        </w:rPr>
        <w:t xml:space="preserve">Background: </w:t>
      </w:r>
      <w:r w:rsidR="00C01E95" w:rsidRPr="008D0E44">
        <w:t xml:space="preserve">This project builds </w:t>
      </w:r>
      <w:r w:rsidR="005F0C16" w:rsidRPr="008D0E44">
        <w:t xml:space="preserve">a </w:t>
      </w:r>
      <w:r w:rsidR="00C01E95" w:rsidRPr="008D0E44">
        <w:t xml:space="preserve">search engine that </w:t>
      </w:r>
      <w:r w:rsidR="00C62157" w:rsidRPr="008D0E44">
        <w:t xml:space="preserve">takes queries from users to search for posts related to a person, an event, a place, or other things on both Facebook and Google Plus, and return the results from the two sites with one coherent interface for displaying them. </w:t>
      </w:r>
    </w:p>
    <w:p w14:paraId="77ED2288" w14:textId="77777777" w:rsidR="0088471D" w:rsidRPr="008D0E44" w:rsidRDefault="0088471D" w:rsidP="00BD6E74">
      <w:pPr>
        <w:spacing w:after="0" w:line="240" w:lineRule="auto"/>
        <w:rPr>
          <w:b/>
        </w:rPr>
      </w:pPr>
    </w:p>
    <w:p w14:paraId="5F52AC19" w14:textId="77777777" w:rsidR="0088471D" w:rsidRPr="008D0E44" w:rsidRDefault="006B436A" w:rsidP="00BD6E74">
      <w:pPr>
        <w:spacing w:after="0" w:line="240" w:lineRule="auto"/>
      </w:pPr>
      <w:r w:rsidRPr="008D0E44">
        <w:rPr>
          <w:b/>
        </w:rPr>
        <w:t>Outcome:</w:t>
      </w:r>
      <w:r w:rsidRPr="008D0E44">
        <w:t xml:space="preserve"> </w:t>
      </w:r>
    </w:p>
    <w:p w14:paraId="1D8DA687" w14:textId="3163B5CC" w:rsidR="00C62157" w:rsidRPr="008D0E44" w:rsidRDefault="006B436A" w:rsidP="00BD6E74">
      <w:pPr>
        <w:spacing w:after="0" w:line="240" w:lineRule="auto"/>
      </w:pPr>
      <w:proofErr w:type="gramStart"/>
      <w:r w:rsidRPr="008D0E44">
        <w:t>an</w:t>
      </w:r>
      <w:proofErr w:type="gramEnd"/>
      <w:r w:rsidRPr="008D0E44">
        <w:t xml:space="preserve"> online search engine </w:t>
      </w:r>
      <w:r w:rsidR="00C62157" w:rsidRPr="008D0E44">
        <w:t>that takes queries and generate one set of results</w:t>
      </w:r>
      <w:r w:rsidR="00055F84" w:rsidRPr="008D0E44">
        <w:t xml:space="preserve">. The results should indicate which site the posts come from. </w:t>
      </w:r>
    </w:p>
    <w:p w14:paraId="7C4A3F50" w14:textId="77777777" w:rsidR="00C62157" w:rsidRPr="008D0E44" w:rsidRDefault="00C62157" w:rsidP="00BD6E74">
      <w:pPr>
        <w:spacing w:after="0" w:line="240" w:lineRule="auto"/>
      </w:pPr>
    </w:p>
    <w:p w14:paraId="50EE8C50" w14:textId="77777777" w:rsidR="00C62157" w:rsidRPr="008D0E44" w:rsidRDefault="006B436A" w:rsidP="00C62157">
      <w:pPr>
        <w:spacing w:after="0" w:line="240" w:lineRule="auto"/>
        <w:rPr>
          <w:b/>
        </w:rPr>
      </w:pPr>
      <w:r w:rsidRPr="008D0E44">
        <w:t xml:space="preserve"> </w:t>
      </w:r>
      <w:r w:rsidR="00C62157" w:rsidRPr="008D0E44">
        <w:rPr>
          <w:b/>
        </w:rPr>
        <w:t>Hint:</w:t>
      </w:r>
    </w:p>
    <w:p w14:paraId="01A11C1E" w14:textId="155B68C6" w:rsidR="006B436A" w:rsidRPr="008D0E44" w:rsidRDefault="00055F84" w:rsidP="00C62157">
      <w:pPr>
        <w:spacing w:after="0" w:line="240" w:lineRule="auto"/>
      </w:pPr>
      <w:r w:rsidRPr="008D0E44">
        <w:t xml:space="preserve">Both Facebook and Google Plus provide API for retrieving information. </w:t>
      </w:r>
      <w:r w:rsidR="00C62157" w:rsidRPr="008D0E44">
        <w:t xml:space="preserve">Your </w:t>
      </w:r>
      <w:r w:rsidRPr="008D0E44">
        <w:t xml:space="preserve">tasks include the design of the interface, the querying of Facebook and Google Plus, and </w:t>
      </w:r>
      <w:r w:rsidR="006A5722" w:rsidRPr="008D0E44">
        <w:t>the result combination. You should try to rank the two sets of results into one ranked list based on their relevance to query. Besides this relevance-based ranking, you can decide other</w:t>
      </w:r>
      <w:r w:rsidRPr="008D0E44">
        <w:t xml:space="preserve"> way</w:t>
      </w:r>
      <w:r w:rsidR="006A5722" w:rsidRPr="008D0E44">
        <w:t>s</w:t>
      </w:r>
      <w:r w:rsidRPr="008D0E44">
        <w:t xml:space="preserve"> to combine the two sets of results. </w:t>
      </w:r>
    </w:p>
    <w:p w14:paraId="1CC066FE" w14:textId="77777777" w:rsidR="00336E51" w:rsidRPr="008D0E44" w:rsidRDefault="00336E51" w:rsidP="00BD6E74">
      <w:pPr>
        <w:spacing w:after="0" w:line="240" w:lineRule="auto"/>
        <w:rPr>
          <w:b/>
          <w:bCs/>
        </w:rPr>
      </w:pPr>
    </w:p>
    <w:p w14:paraId="1C3BEBAE" w14:textId="77777777" w:rsidR="00EE56AF" w:rsidRPr="008D0E44" w:rsidRDefault="00EE56AF" w:rsidP="00BD6E74">
      <w:pPr>
        <w:spacing w:after="0" w:line="240" w:lineRule="auto"/>
        <w:rPr>
          <w:b/>
          <w:bCs/>
        </w:rPr>
      </w:pPr>
    </w:p>
    <w:p w14:paraId="41CD232D" w14:textId="77777777" w:rsidR="00EE56AF" w:rsidRPr="008D0E44" w:rsidRDefault="00EE56AF" w:rsidP="00BD6E74">
      <w:pPr>
        <w:spacing w:after="0" w:line="240" w:lineRule="auto"/>
        <w:rPr>
          <w:b/>
          <w:bCs/>
        </w:rPr>
      </w:pPr>
    </w:p>
    <w:p w14:paraId="75CB56F0" w14:textId="77777777" w:rsidR="009F0633" w:rsidRPr="008D0E44" w:rsidRDefault="008D22A7" w:rsidP="00BD6E74">
      <w:pPr>
        <w:spacing w:after="0" w:line="240" w:lineRule="auto"/>
        <w:rPr>
          <w:b/>
        </w:rPr>
      </w:pPr>
      <w:r w:rsidRPr="008D0E44">
        <w:rPr>
          <w:b/>
          <w:bCs/>
        </w:rPr>
        <w:br w:type="page"/>
      </w:r>
    </w:p>
    <w:p w14:paraId="76F8BC52" w14:textId="1F5328B8" w:rsidR="0057262A" w:rsidRPr="008D0E44" w:rsidRDefault="004E6DAD" w:rsidP="0057262A">
      <w:pPr>
        <w:spacing w:after="0" w:line="240" w:lineRule="auto"/>
        <w:rPr>
          <w:b/>
        </w:rPr>
      </w:pPr>
      <w:r w:rsidRPr="00E22530">
        <w:rPr>
          <w:b/>
          <w:highlight w:val="green"/>
        </w:rPr>
        <w:lastRenderedPageBreak/>
        <w:t xml:space="preserve">Project Id: </w:t>
      </w:r>
      <w:r w:rsidR="00AE1764" w:rsidRPr="00E22530">
        <w:rPr>
          <w:b/>
          <w:highlight w:val="green"/>
        </w:rPr>
        <w:t>W</w:t>
      </w:r>
      <w:r w:rsidRPr="00E22530">
        <w:rPr>
          <w:b/>
          <w:highlight w:val="green"/>
        </w:rPr>
        <w:t>6</w:t>
      </w:r>
    </w:p>
    <w:p w14:paraId="3F5D9EAF" w14:textId="77777777" w:rsidR="0057262A" w:rsidRPr="008D0E44" w:rsidRDefault="0057262A" w:rsidP="0057262A">
      <w:pPr>
        <w:spacing w:after="0" w:line="240" w:lineRule="auto"/>
        <w:rPr>
          <w:b/>
        </w:rPr>
      </w:pPr>
      <w:r w:rsidRPr="008D0E44">
        <w:rPr>
          <w:b/>
        </w:rPr>
        <w:t>Project Title: Find the Right Answerers Twitter Questions</w:t>
      </w:r>
    </w:p>
    <w:p w14:paraId="059D7406" w14:textId="77777777" w:rsidR="0057262A" w:rsidRPr="008D0E44" w:rsidRDefault="0057262A" w:rsidP="0057262A">
      <w:pPr>
        <w:spacing w:after="0" w:line="240" w:lineRule="auto"/>
        <w:rPr>
          <w:b/>
        </w:rPr>
      </w:pPr>
      <w:r w:rsidRPr="008D0E44">
        <w:rPr>
          <w:b/>
        </w:rPr>
        <w:t xml:space="preserve">Contacts: </w:t>
      </w:r>
      <w:proofErr w:type="spellStart"/>
      <w:r w:rsidRPr="008D0E44">
        <w:rPr>
          <w:b/>
        </w:rPr>
        <w:t>Shuguang</w:t>
      </w:r>
      <w:proofErr w:type="spellEnd"/>
      <w:r w:rsidRPr="008D0E44">
        <w:rPr>
          <w:b/>
        </w:rPr>
        <w:t xml:space="preserve"> Han (hanshuguang@gmail.com)</w:t>
      </w:r>
    </w:p>
    <w:p w14:paraId="0478B27F" w14:textId="77777777" w:rsidR="0057262A" w:rsidRPr="008D0E44" w:rsidRDefault="0057262A" w:rsidP="0057262A">
      <w:pPr>
        <w:spacing w:after="0" w:line="240" w:lineRule="auto"/>
        <w:rPr>
          <w:b/>
        </w:rPr>
      </w:pPr>
      <w:r w:rsidRPr="008D0E44">
        <w:rPr>
          <w:kern w:val="32"/>
        </w:rPr>
        <w:br/>
      </w:r>
      <w:r w:rsidRPr="008D0E44">
        <w:rPr>
          <w:b/>
        </w:rPr>
        <w:t>Background</w:t>
      </w:r>
    </w:p>
    <w:p w14:paraId="25645AF9" w14:textId="77777777" w:rsidR="0057262A" w:rsidRPr="008D0E44" w:rsidRDefault="0057262A" w:rsidP="0057262A">
      <w:pPr>
        <w:spacing w:after="120"/>
        <w:jc w:val="both"/>
      </w:pPr>
      <w:r w:rsidRPr="008D0E44">
        <w:t>People use social media websites in their daily basis. They posted different topics for different purposes. It is very common to see people ask questions on Twitter. One important follow-up support for question-liked tweets is to find the best answerers. In this project, we would like to use the real Twitter data (which we have already crawled) to explore proper methods for recommending the answers for Twitter questions. To be specific, you need to explore:</w:t>
      </w:r>
    </w:p>
    <w:p w14:paraId="1602DC13" w14:textId="77777777" w:rsidR="0057262A" w:rsidRPr="008D0E44" w:rsidRDefault="0057262A" w:rsidP="0057262A">
      <w:pPr>
        <w:pStyle w:val="ListParagraph"/>
        <w:numPr>
          <w:ilvl w:val="0"/>
          <w:numId w:val="6"/>
        </w:numPr>
        <w:spacing w:after="120"/>
        <w:jc w:val="both"/>
      </w:pPr>
      <w:r w:rsidRPr="008D0E44">
        <w:t>The descriptive statistics for question-like tweets in Twitter for a specific domain (or a general domain)</w:t>
      </w:r>
    </w:p>
    <w:p w14:paraId="06C181AC" w14:textId="77777777" w:rsidR="0057262A" w:rsidRPr="008D0E44" w:rsidRDefault="0057262A" w:rsidP="0057262A">
      <w:pPr>
        <w:pStyle w:val="ListParagraph"/>
        <w:numPr>
          <w:ilvl w:val="0"/>
          <w:numId w:val="6"/>
        </w:numPr>
        <w:spacing w:after="120"/>
        <w:jc w:val="both"/>
      </w:pPr>
      <w:r w:rsidRPr="008D0E44">
        <w:t>Proposes different algorithms for finding the best answerers</w:t>
      </w:r>
    </w:p>
    <w:p w14:paraId="489862E0" w14:textId="77777777" w:rsidR="0057262A" w:rsidRPr="008D0E44" w:rsidRDefault="0057262A" w:rsidP="0057262A">
      <w:pPr>
        <w:pStyle w:val="ListParagraph"/>
        <w:numPr>
          <w:ilvl w:val="0"/>
          <w:numId w:val="6"/>
        </w:numPr>
        <w:spacing w:after="120"/>
        <w:jc w:val="both"/>
      </w:pPr>
      <w:r w:rsidRPr="008D0E44">
        <w:t xml:space="preserve">Integrates one algorithm in a live system. </w:t>
      </w:r>
    </w:p>
    <w:p w14:paraId="1915F87B" w14:textId="77777777" w:rsidR="0057262A" w:rsidRPr="008D0E44" w:rsidRDefault="0057262A" w:rsidP="0057262A">
      <w:pPr>
        <w:spacing w:after="0" w:line="240" w:lineRule="auto"/>
        <w:jc w:val="both"/>
        <w:rPr>
          <w:kern w:val="32"/>
        </w:rPr>
      </w:pPr>
    </w:p>
    <w:p w14:paraId="7AEA36A2" w14:textId="77777777" w:rsidR="0057262A" w:rsidRPr="008D0E44" w:rsidRDefault="0057262A" w:rsidP="0057262A">
      <w:pPr>
        <w:spacing w:after="0" w:line="240" w:lineRule="auto"/>
        <w:rPr>
          <w:kern w:val="32"/>
        </w:rPr>
      </w:pPr>
    </w:p>
    <w:p w14:paraId="063EEEA6" w14:textId="77777777" w:rsidR="0057262A" w:rsidRPr="008D0E44" w:rsidRDefault="0057262A" w:rsidP="0057262A">
      <w:pPr>
        <w:spacing w:after="0" w:line="240" w:lineRule="auto"/>
        <w:rPr>
          <w:b/>
          <w:kern w:val="32"/>
        </w:rPr>
      </w:pPr>
      <w:r w:rsidRPr="008D0E44">
        <w:rPr>
          <w:b/>
          <w:kern w:val="32"/>
        </w:rPr>
        <w:t>Outcome:</w:t>
      </w:r>
    </w:p>
    <w:p w14:paraId="37560B48" w14:textId="77777777" w:rsidR="0057262A" w:rsidRPr="008D0E44" w:rsidRDefault="0057262A" w:rsidP="0057262A">
      <w:pPr>
        <w:spacing w:after="0" w:line="240" w:lineRule="auto"/>
        <w:rPr>
          <w:kern w:val="32"/>
        </w:rPr>
      </w:pPr>
      <w:r w:rsidRPr="008D0E44">
        <w:rPr>
          <w:kern w:val="32"/>
        </w:rPr>
        <w:t xml:space="preserve">A report for the comparisons of different algorithms, and a live recommendation system </w:t>
      </w:r>
    </w:p>
    <w:p w14:paraId="30041D38" w14:textId="77777777" w:rsidR="002E58B2" w:rsidRPr="008D0E44" w:rsidRDefault="002E58B2" w:rsidP="00BD6E74">
      <w:pPr>
        <w:spacing w:after="0" w:line="240" w:lineRule="auto"/>
      </w:pPr>
    </w:p>
    <w:p w14:paraId="28E1B7E6" w14:textId="77777777" w:rsidR="00F90C34" w:rsidRPr="008D0E44" w:rsidRDefault="00F90C34" w:rsidP="00BD6E74">
      <w:pPr>
        <w:spacing w:after="0" w:line="240" w:lineRule="auto"/>
      </w:pPr>
    </w:p>
    <w:p w14:paraId="7658C220" w14:textId="77777777" w:rsidR="00581439" w:rsidRPr="008D0E44" w:rsidRDefault="00581439" w:rsidP="00581439"/>
    <w:p w14:paraId="461C4215" w14:textId="77777777" w:rsidR="004E6DAD" w:rsidRPr="008D0E44" w:rsidRDefault="00BD6E74" w:rsidP="004E6DAD">
      <w:pPr>
        <w:spacing w:after="0" w:line="240" w:lineRule="auto"/>
        <w:rPr>
          <w:b/>
        </w:rPr>
      </w:pPr>
      <w:r w:rsidRPr="008D0E44">
        <w:rPr>
          <w:b/>
        </w:rPr>
        <w:br w:type="page"/>
      </w:r>
    </w:p>
    <w:p w14:paraId="451FEE3B" w14:textId="77777777" w:rsidR="004E6DAD" w:rsidRPr="008D0E44" w:rsidRDefault="004E6DAD" w:rsidP="004E6DAD">
      <w:pPr>
        <w:pStyle w:val="Heading1"/>
        <w:spacing w:before="0" w:after="0" w:line="240" w:lineRule="auto"/>
        <w:rPr>
          <w:rFonts w:ascii="Times New Roman" w:hAnsi="Times New Roman"/>
          <w:kern w:val="0"/>
          <w:sz w:val="22"/>
          <w:szCs w:val="22"/>
        </w:rPr>
      </w:pPr>
      <w:r w:rsidRPr="008D0E44">
        <w:rPr>
          <w:rFonts w:ascii="Times New Roman" w:hAnsi="Times New Roman"/>
          <w:kern w:val="0"/>
          <w:sz w:val="22"/>
          <w:szCs w:val="22"/>
        </w:rPr>
        <w:lastRenderedPageBreak/>
        <w:t xml:space="preserve">Project ID: </w:t>
      </w:r>
      <w:r w:rsidR="00AE1764" w:rsidRPr="008D0E44">
        <w:rPr>
          <w:rFonts w:ascii="Times New Roman" w:hAnsi="Times New Roman"/>
          <w:kern w:val="0"/>
          <w:sz w:val="22"/>
          <w:szCs w:val="22"/>
        </w:rPr>
        <w:t>W</w:t>
      </w:r>
      <w:r w:rsidRPr="008D0E44">
        <w:rPr>
          <w:rFonts w:ascii="Times New Roman" w:hAnsi="Times New Roman"/>
          <w:kern w:val="0"/>
          <w:sz w:val="22"/>
          <w:szCs w:val="22"/>
        </w:rPr>
        <w:t>7</w:t>
      </w:r>
    </w:p>
    <w:p w14:paraId="3C09B8A0" w14:textId="341742D5" w:rsidR="004E6DAD" w:rsidRPr="008D0E44" w:rsidRDefault="004E6DAD" w:rsidP="00055F84">
      <w:pPr>
        <w:spacing w:after="0" w:line="240" w:lineRule="auto"/>
        <w:rPr>
          <w:b/>
          <w:bCs/>
        </w:rPr>
      </w:pPr>
      <w:r w:rsidRPr="008D0E44">
        <w:rPr>
          <w:b/>
        </w:rPr>
        <w:t xml:space="preserve">Project Title: </w:t>
      </w:r>
      <w:r w:rsidR="00756E32" w:rsidRPr="008D0E44">
        <w:rPr>
          <w:b/>
        </w:rPr>
        <w:t>Academic Search Engine Google Scholar ++</w:t>
      </w:r>
    </w:p>
    <w:p w14:paraId="24B134F6" w14:textId="77777777" w:rsidR="008D0E44" w:rsidRPr="008D0E44" w:rsidRDefault="008D0E44" w:rsidP="008D0E44">
      <w:pPr>
        <w:spacing w:after="0" w:line="240" w:lineRule="auto"/>
      </w:pPr>
      <w:r w:rsidRPr="008D0E44">
        <w:rPr>
          <w:b/>
          <w:bCs/>
        </w:rPr>
        <w:t xml:space="preserve">Proposed people: </w:t>
      </w:r>
      <w:r w:rsidRPr="008D0E44">
        <w:rPr>
          <w:b/>
        </w:rPr>
        <w:t>Daqing He (dah44@pitt.edu)</w:t>
      </w:r>
    </w:p>
    <w:p w14:paraId="1EF9793D" w14:textId="77777777" w:rsidR="00762142" w:rsidRPr="008D0E44" w:rsidRDefault="00762142">
      <w:pPr>
        <w:spacing w:after="0" w:line="240" w:lineRule="auto"/>
        <w:rPr>
          <w:b/>
        </w:rPr>
      </w:pPr>
    </w:p>
    <w:p w14:paraId="30574D23" w14:textId="1686CD0E" w:rsidR="00C5311E" w:rsidRPr="008D0E44" w:rsidRDefault="00762142" w:rsidP="00762142">
      <w:pPr>
        <w:spacing w:after="0" w:line="240" w:lineRule="auto"/>
      </w:pPr>
      <w:r w:rsidRPr="008D0E44">
        <w:rPr>
          <w:b/>
        </w:rPr>
        <w:t xml:space="preserve">Background: </w:t>
      </w:r>
      <w:r w:rsidRPr="008D0E44">
        <w:t xml:space="preserve">Google Scholar does not have an official API. The Python code at </w:t>
      </w:r>
      <w:hyperlink r:id="rId6" w:history="1">
        <w:r w:rsidRPr="008D0E44">
          <w:rPr>
            <w:rStyle w:val="Hyperlink"/>
            <w:b/>
          </w:rPr>
          <w:t>https://github.com/ckreibich/scholar.py</w:t>
        </w:r>
      </w:hyperlink>
      <w:r w:rsidRPr="008D0E44">
        <w:rPr>
          <w:b/>
        </w:rPr>
        <w:t xml:space="preserve"> </w:t>
      </w:r>
      <w:r w:rsidRPr="008D0E44">
        <w:t>provide</w:t>
      </w:r>
      <w:r w:rsidR="00C5311E" w:rsidRPr="008D0E44">
        <w:t>s</w:t>
      </w:r>
      <w:r w:rsidRPr="008D0E44">
        <w:t xml:space="preserve"> a set of simple API functions. Wrapping the Python code</w:t>
      </w:r>
      <w:r w:rsidR="00756E32" w:rsidRPr="008D0E44">
        <w:t>s</w:t>
      </w:r>
      <w:r w:rsidRPr="008D0E44">
        <w:t xml:space="preserve"> into </w:t>
      </w:r>
      <w:r w:rsidR="00756E32" w:rsidRPr="008D0E44">
        <w:t xml:space="preserve">an implementation of an </w:t>
      </w:r>
      <w:r w:rsidRPr="008D0E44">
        <w:t>academic search engin</w:t>
      </w:r>
      <w:r w:rsidR="008D0E44" w:rsidRPr="008D0E44">
        <w:t xml:space="preserve">e so that the users can specify the queries as typing in Google Scholar textbox, but they can organize the returned results based on citation counts, based on grouping by journal articles, conference papers, or books. </w:t>
      </w:r>
      <w:proofErr w:type="gramStart"/>
      <w:r w:rsidR="008D0E44" w:rsidRPr="008D0E44">
        <w:t>More ideas can also be added by the team</w:t>
      </w:r>
      <w:proofErr w:type="gramEnd"/>
      <w:r w:rsidR="008D0E44" w:rsidRPr="008D0E44">
        <w:t>.</w:t>
      </w:r>
    </w:p>
    <w:p w14:paraId="5B606F7A" w14:textId="77777777" w:rsidR="00762142" w:rsidRPr="008D0E44" w:rsidRDefault="00762142" w:rsidP="00762142">
      <w:pPr>
        <w:spacing w:after="0" w:line="240" w:lineRule="auto"/>
        <w:rPr>
          <w:b/>
        </w:rPr>
      </w:pPr>
    </w:p>
    <w:p w14:paraId="1DA191A2" w14:textId="77777777" w:rsidR="00762142" w:rsidRPr="008D0E44" w:rsidRDefault="00762142" w:rsidP="00762142">
      <w:pPr>
        <w:spacing w:after="0" w:line="240" w:lineRule="auto"/>
      </w:pPr>
      <w:r w:rsidRPr="008D0E44">
        <w:rPr>
          <w:b/>
        </w:rPr>
        <w:t>Outcome:</w:t>
      </w:r>
      <w:r w:rsidRPr="008D0E44">
        <w:t xml:space="preserve"> </w:t>
      </w:r>
    </w:p>
    <w:p w14:paraId="5A5CC66C" w14:textId="36616B77" w:rsidR="00762142" w:rsidRPr="008D0E44" w:rsidRDefault="008D0E44" w:rsidP="00762142">
      <w:pPr>
        <w:spacing w:after="0" w:line="240" w:lineRule="auto"/>
      </w:pPr>
      <w:proofErr w:type="gramStart"/>
      <w:r w:rsidRPr="008D0E44">
        <w:t>A prototype academic search engine.</w:t>
      </w:r>
      <w:proofErr w:type="gramEnd"/>
    </w:p>
    <w:p w14:paraId="3434FD85" w14:textId="77777777" w:rsidR="00762142" w:rsidRPr="008D0E44" w:rsidRDefault="00762142" w:rsidP="00762142">
      <w:pPr>
        <w:spacing w:after="0" w:line="240" w:lineRule="auto"/>
      </w:pPr>
    </w:p>
    <w:p w14:paraId="2FA82464" w14:textId="77B66E2E" w:rsidR="00762142" w:rsidRPr="008D0E44" w:rsidRDefault="00762142" w:rsidP="008D0E44">
      <w:pPr>
        <w:spacing w:after="0" w:line="240" w:lineRule="auto"/>
      </w:pPr>
    </w:p>
    <w:p w14:paraId="6088D87B" w14:textId="77777777" w:rsidR="00762142" w:rsidRPr="008D0E44" w:rsidRDefault="00762142" w:rsidP="00762142">
      <w:pPr>
        <w:spacing w:after="0" w:line="240" w:lineRule="auto"/>
        <w:rPr>
          <w:b/>
          <w:bCs/>
          <w:highlight w:val="yellow"/>
        </w:rPr>
      </w:pPr>
    </w:p>
    <w:p w14:paraId="016E0E4D" w14:textId="77777777" w:rsidR="00762142" w:rsidRPr="008D0E44" w:rsidRDefault="00762142">
      <w:pPr>
        <w:spacing w:after="0" w:line="240" w:lineRule="auto"/>
        <w:rPr>
          <w:b/>
          <w:highlight w:val="yellow"/>
        </w:rPr>
      </w:pPr>
    </w:p>
    <w:p w14:paraId="10B27CCE" w14:textId="544DF0A3" w:rsidR="00055F84" w:rsidRPr="008D0E44" w:rsidRDefault="00055F84">
      <w:pPr>
        <w:spacing w:after="0" w:line="240" w:lineRule="auto"/>
        <w:rPr>
          <w:b/>
        </w:rPr>
      </w:pPr>
      <w:r w:rsidRPr="008D0E44">
        <w:rPr>
          <w:b/>
        </w:rPr>
        <w:br w:type="page"/>
      </w:r>
    </w:p>
    <w:p w14:paraId="4B65872E" w14:textId="5AC894FE" w:rsidR="0057262A" w:rsidRPr="008D0E44" w:rsidRDefault="0057262A" w:rsidP="0057262A">
      <w:pPr>
        <w:pStyle w:val="Heading1"/>
        <w:spacing w:before="0" w:after="0" w:line="240" w:lineRule="auto"/>
        <w:rPr>
          <w:rFonts w:ascii="Times New Roman" w:hAnsi="Times New Roman"/>
          <w:kern w:val="0"/>
          <w:sz w:val="22"/>
          <w:szCs w:val="22"/>
        </w:rPr>
      </w:pPr>
      <w:r w:rsidRPr="008D0E44">
        <w:rPr>
          <w:rFonts w:ascii="Times New Roman" w:hAnsi="Times New Roman"/>
          <w:kern w:val="0"/>
          <w:sz w:val="22"/>
          <w:szCs w:val="22"/>
        </w:rPr>
        <w:lastRenderedPageBreak/>
        <w:t>Project ID: W8</w:t>
      </w:r>
    </w:p>
    <w:p w14:paraId="373D9E0B" w14:textId="77777777" w:rsidR="0057262A" w:rsidRPr="008D0E44" w:rsidRDefault="0057262A" w:rsidP="0057262A">
      <w:pPr>
        <w:rPr>
          <w:b/>
          <w:color w:val="000000"/>
        </w:rPr>
      </w:pPr>
      <w:r w:rsidRPr="008D0E44">
        <w:rPr>
          <w:b/>
          <w:color w:val="000000"/>
        </w:rPr>
        <w:t>Project Title: Classical Music Information Representation with FRBR (Functional Requirement for Bibliographic Records) Entities</w:t>
      </w:r>
      <w:r w:rsidRPr="008D0E44">
        <w:rPr>
          <w:b/>
        </w:rPr>
        <w:br/>
      </w:r>
      <w:r w:rsidRPr="008D0E44">
        <w:rPr>
          <w:b/>
          <w:color w:val="000000"/>
        </w:rPr>
        <w:t>Proposed People: Sung-Min Kim (</w:t>
      </w:r>
      <w:hyperlink r:id="rId7" w:history="1">
        <w:r w:rsidRPr="008D0E44">
          <w:rPr>
            <w:rStyle w:val="Hyperlink"/>
            <w:b/>
          </w:rPr>
          <w:t>suk30@pitt.edu</w:t>
        </w:r>
      </w:hyperlink>
      <w:r w:rsidRPr="008D0E44">
        <w:rPr>
          <w:b/>
          <w:color w:val="000000"/>
        </w:rPr>
        <w:t>)</w:t>
      </w:r>
    </w:p>
    <w:p w14:paraId="51E4E6CF" w14:textId="77777777" w:rsidR="0057262A" w:rsidRPr="008D0E44" w:rsidRDefault="0057262A" w:rsidP="0057262A">
      <w:pPr>
        <w:jc w:val="both"/>
      </w:pPr>
      <w:r w:rsidRPr="008D0E44">
        <w:rPr>
          <w:b/>
          <w:color w:val="000000"/>
        </w:rPr>
        <w:t>Background</w:t>
      </w:r>
      <w:r w:rsidRPr="008D0E44">
        <w:rPr>
          <w:color w:val="000000"/>
        </w:rPr>
        <w:t xml:space="preserve">: FRBR (Functional Requirement for Bibliographic Records) is a conceptual entity-relationship </w:t>
      </w:r>
      <w:proofErr w:type="gramStart"/>
      <w:r w:rsidRPr="008D0E44">
        <w:rPr>
          <w:color w:val="000000"/>
        </w:rPr>
        <w:t>model which</w:t>
      </w:r>
      <w:proofErr w:type="gramEnd"/>
      <w:r w:rsidRPr="008D0E44">
        <w:rPr>
          <w:color w:val="000000"/>
        </w:rPr>
        <w:t xml:space="preserve"> describes the bibliographic information </w:t>
      </w:r>
      <w:r w:rsidRPr="008D0E44">
        <w:rPr>
          <w:rFonts w:hint="eastAsia"/>
          <w:color w:val="000000"/>
        </w:rPr>
        <w:t xml:space="preserve">of an entity and the </w:t>
      </w:r>
      <w:r w:rsidRPr="008D0E44">
        <w:rPr>
          <w:color w:val="000000"/>
        </w:rPr>
        <w:t xml:space="preserve">relationship between </w:t>
      </w:r>
      <w:r w:rsidRPr="008D0E44">
        <w:rPr>
          <w:rFonts w:hint="eastAsia"/>
          <w:color w:val="000000"/>
        </w:rPr>
        <w:t>entities</w:t>
      </w:r>
      <w:r w:rsidRPr="008D0E44">
        <w:rPr>
          <w:color w:val="000000"/>
        </w:rPr>
        <w:t xml:space="preserve"> </w:t>
      </w:r>
      <w:r w:rsidRPr="008D0E44">
        <w:t xml:space="preserve">in online library catalogues and bibliographic databases. </w:t>
      </w:r>
      <w:r w:rsidRPr="008D0E44">
        <w:rPr>
          <w:color w:val="000000"/>
        </w:rPr>
        <w:t xml:space="preserve">Different from old catalog system, FRBR </w:t>
      </w:r>
      <w:r w:rsidRPr="008D0E44">
        <w:rPr>
          <w:rFonts w:hint="eastAsia"/>
          <w:color w:val="000000"/>
        </w:rPr>
        <w:t>consists of four entities in Group one (</w:t>
      </w:r>
      <w:r w:rsidRPr="008D0E44">
        <w:rPr>
          <w:color w:val="000000"/>
        </w:rPr>
        <w:t>Work, Expression, Manifestation, and Item</w:t>
      </w:r>
      <w:r w:rsidRPr="008D0E44">
        <w:rPr>
          <w:rFonts w:hint="eastAsia"/>
          <w:color w:val="000000"/>
        </w:rPr>
        <w:t>), and two in Group 2 (Person and Corporate Body)</w:t>
      </w:r>
      <w:r w:rsidRPr="008D0E44">
        <w:rPr>
          <w:color w:val="000000"/>
        </w:rPr>
        <w:t>. Each entity has featured attributes and entities are connected by the relationship</w:t>
      </w:r>
      <w:r w:rsidRPr="008D0E44">
        <w:rPr>
          <w:rFonts w:hint="eastAsia"/>
          <w:color w:val="000000"/>
        </w:rPr>
        <w:t>s</w:t>
      </w:r>
      <w:r w:rsidRPr="008D0E44">
        <w:rPr>
          <w:color w:val="000000"/>
        </w:rPr>
        <w:t xml:space="preserve">. Classical music domain is one of main beneficiary of FRBR </w:t>
      </w:r>
      <w:r w:rsidRPr="008D0E44">
        <w:rPr>
          <w:rFonts w:hint="eastAsia"/>
          <w:color w:val="000000"/>
        </w:rPr>
        <w:t xml:space="preserve">model </w:t>
      </w:r>
      <w:r w:rsidRPr="008D0E44">
        <w:rPr>
          <w:color w:val="000000"/>
        </w:rPr>
        <w:t xml:space="preserve">because a classical music (Work) reproduces a large number of performances (Expression) and sound recordings (Manifestation). </w:t>
      </w:r>
      <w:r w:rsidRPr="008D0E44">
        <w:rPr>
          <w:rFonts w:hint="eastAsia"/>
          <w:color w:val="000000"/>
        </w:rPr>
        <w:t xml:space="preserve">For better relationship description between </w:t>
      </w:r>
      <w:r w:rsidRPr="008D0E44">
        <w:rPr>
          <w:color w:val="000000"/>
        </w:rPr>
        <w:t>entities</w:t>
      </w:r>
      <w:r w:rsidRPr="008D0E44">
        <w:rPr>
          <w:rFonts w:hint="eastAsia"/>
          <w:color w:val="000000"/>
        </w:rPr>
        <w:t xml:space="preserve">, additional relationship and attributes will be added. </w:t>
      </w:r>
      <w:r w:rsidRPr="008D0E44">
        <w:br/>
      </w:r>
      <w:r w:rsidRPr="008D0E44">
        <w:br/>
      </w:r>
      <w:r w:rsidRPr="008D0E44">
        <w:rPr>
          <w:color w:val="000000"/>
        </w:rPr>
        <w:t xml:space="preserve">Currently, I borrow the system from </w:t>
      </w:r>
      <w:proofErr w:type="spellStart"/>
      <w:r w:rsidRPr="008D0E44">
        <w:rPr>
          <w:color w:val="000000"/>
        </w:rPr>
        <w:t>Ontopia</w:t>
      </w:r>
      <w:proofErr w:type="spellEnd"/>
      <w:r w:rsidRPr="008D0E44">
        <w:rPr>
          <w:color w:val="000000"/>
        </w:rPr>
        <w:t xml:space="preserve"> (</w:t>
      </w:r>
      <w:hyperlink r:id="rId8" w:history="1">
        <w:r w:rsidRPr="008D0E44">
          <w:rPr>
            <w:rStyle w:val="Hyperlink"/>
            <w:color w:val="1155CC"/>
          </w:rPr>
          <w:t>http://www.ontopia.net/</w:t>
        </w:r>
      </w:hyperlink>
      <w:r w:rsidRPr="008D0E44">
        <w:rPr>
          <w:color w:val="000000"/>
        </w:rPr>
        <w:t>), and need to extend the features of search functions and enhance the display of search results and detailed page.</w:t>
      </w:r>
    </w:p>
    <w:p w14:paraId="557772BB" w14:textId="77777777" w:rsidR="0057262A" w:rsidRPr="008D0E44" w:rsidRDefault="0057262A" w:rsidP="0057262A">
      <w:pPr>
        <w:jc w:val="both"/>
        <w:rPr>
          <w:b/>
          <w:color w:val="000000"/>
        </w:rPr>
      </w:pPr>
      <w:r w:rsidRPr="008D0E44">
        <w:rPr>
          <w:b/>
          <w:color w:val="000000"/>
        </w:rPr>
        <w:t>Outcomes:</w:t>
      </w:r>
      <w:r w:rsidRPr="008D0E44">
        <w:rPr>
          <w:rFonts w:hint="eastAsia"/>
          <w:b/>
          <w:color w:val="000000"/>
        </w:rPr>
        <w:t xml:space="preserve"> </w:t>
      </w:r>
      <w:r w:rsidRPr="008D0E44">
        <w:rPr>
          <w:rFonts w:hint="eastAsia"/>
          <w:color w:val="000000"/>
        </w:rPr>
        <w:t>Th</w:t>
      </w:r>
      <w:r w:rsidRPr="008D0E44">
        <w:rPr>
          <w:color w:val="000000"/>
        </w:rPr>
        <w:t>is project will establish a classical music information retrieval system based on FRBR</w:t>
      </w:r>
      <w:r w:rsidRPr="008D0E44">
        <w:rPr>
          <w:rFonts w:hint="eastAsia"/>
          <w:color w:val="000000"/>
        </w:rPr>
        <w:t xml:space="preserve"> model</w:t>
      </w:r>
      <w:r w:rsidRPr="008D0E44">
        <w:rPr>
          <w:color w:val="000000"/>
        </w:rPr>
        <w:t>.</w:t>
      </w:r>
    </w:p>
    <w:p w14:paraId="62796079" w14:textId="77777777" w:rsidR="0057262A" w:rsidRPr="008D0E44" w:rsidRDefault="0057262A" w:rsidP="0057262A">
      <w:pPr>
        <w:pStyle w:val="ListParagraph"/>
        <w:numPr>
          <w:ilvl w:val="0"/>
          <w:numId w:val="3"/>
        </w:numPr>
        <w:rPr>
          <w:color w:val="000000"/>
        </w:rPr>
      </w:pPr>
      <w:r w:rsidRPr="008D0E44">
        <w:rPr>
          <w:color w:val="000000"/>
        </w:rPr>
        <w:t>Search function based on each entity, attributes, and keywords. The search results should be displayed by entity based view.</w:t>
      </w:r>
    </w:p>
    <w:p w14:paraId="6576FB6A" w14:textId="77777777" w:rsidR="0057262A" w:rsidRPr="008D0E44" w:rsidRDefault="0057262A" w:rsidP="0057262A">
      <w:pPr>
        <w:pStyle w:val="ListParagraph"/>
        <w:numPr>
          <w:ilvl w:val="0"/>
          <w:numId w:val="3"/>
        </w:numPr>
        <w:rPr>
          <w:color w:val="000000"/>
        </w:rPr>
      </w:pPr>
      <w:r w:rsidRPr="008D0E44">
        <w:rPr>
          <w:color w:val="000000"/>
        </w:rPr>
        <w:t xml:space="preserve">Each page should be separated into two frames: </w:t>
      </w:r>
      <w:r w:rsidRPr="008D0E44">
        <w:rPr>
          <w:rFonts w:hint="eastAsia"/>
          <w:color w:val="000000"/>
        </w:rPr>
        <w:t>1) attributes</w:t>
      </w:r>
      <w:r w:rsidRPr="008D0E44">
        <w:rPr>
          <w:color w:val="000000"/>
        </w:rPr>
        <w:t xml:space="preserve"> </w:t>
      </w:r>
      <w:r w:rsidRPr="008D0E44">
        <w:rPr>
          <w:rFonts w:hint="eastAsia"/>
          <w:color w:val="000000"/>
        </w:rPr>
        <w:t>display</w:t>
      </w:r>
      <w:r w:rsidRPr="008D0E44">
        <w:rPr>
          <w:color w:val="000000"/>
        </w:rPr>
        <w:t xml:space="preserve"> and </w:t>
      </w:r>
      <w:r w:rsidRPr="008D0E44">
        <w:rPr>
          <w:rFonts w:hint="eastAsia"/>
          <w:color w:val="000000"/>
        </w:rPr>
        <w:t xml:space="preserve">2) </w:t>
      </w:r>
      <w:r w:rsidRPr="008D0E44">
        <w:rPr>
          <w:color w:val="000000"/>
        </w:rPr>
        <w:t xml:space="preserve">relationship </w:t>
      </w:r>
      <w:r w:rsidRPr="008D0E44">
        <w:rPr>
          <w:rFonts w:hint="eastAsia"/>
          <w:color w:val="000000"/>
        </w:rPr>
        <w:t>display</w:t>
      </w:r>
    </w:p>
    <w:p w14:paraId="2097FC35" w14:textId="77777777" w:rsidR="0057262A" w:rsidRPr="008D0E44" w:rsidRDefault="0057262A" w:rsidP="0057262A">
      <w:pPr>
        <w:keepNext/>
        <w:rPr>
          <w:b/>
        </w:rPr>
      </w:pPr>
      <w:r w:rsidRPr="008D0E44">
        <w:rPr>
          <w:b/>
          <w:noProof/>
          <w:lang w:eastAsia="en-US"/>
        </w:rPr>
        <w:drawing>
          <wp:inline distT="0" distB="0" distL="0" distR="0" wp14:anchorId="6BCC2FCF" wp14:editId="1352F663">
            <wp:extent cx="5843905" cy="302704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43905" cy="3027045"/>
                    </a:xfrm>
                    <a:prstGeom prst="rect">
                      <a:avLst/>
                    </a:prstGeom>
                    <a:noFill/>
                  </pic:spPr>
                </pic:pic>
              </a:graphicData>
            </a:graphic>
          </wp:inline>
        </w:drawing>
      </w:r>
    </w:p>
    <w:p w14:paraId="01B349E9" w14:textId="77777777" w:rsidR="0057262A" w:rsidRPr="008D0E44" w:rsidRDefault="0057262A" w:rsidP="0057262A">
      <w:pPr>
        <w:pStyle w:val="Caption"/>
        <w:jc w:val="center"/>
        <w:outlineLvl w:val="0"/>
        <w:rPr>
          <w:rFonts w:ascii="Times New Roman" w:hAnsi="Times New Roman" w:cs="Times New Roman"/>
          <w:color w:val="auto"/>
          <w:sz w:val="22"/>
          <w:szCs w:val="22"/>
        </w:rPr>
      </w:pPr>
      <w:r w:rsidRPr="008D0E44">
        <w:rPr>
          <w:rFonts w:ascii="Times New Roman" w:hAnsi="Times New Roman" w:cs="Times New Roman"/>
          <w:color w:val="auto"/>
          <w:sz w:val="22"/>
          <w:szCs w:val="22"/>
        </w:rPr>
        <w:t xml:space="preserve">Figure </w:t>
      </w:r>
      <w:r w:rsidRPr="008D0E44">
        <w:rPr>
          <w:rFonts w:ascii="Times New Roman" w:hAnsi="Times New Roman" w:cs="Times New Roman"/>
          <w:color w:val="auto"/>
          <w:sz w:val="22"/>
          <w:szCs w:val="22"/>
        </w:rPr>
        <w:fldChar w:fldCharType="begin"/>
      </w:r>
      <w:r w:rsidRPr="008D0E44">
        <w:rPr>
          <w:rFonts w:ascii="Times New Roman" w:hAnsi="Times New Roman" w:cs="Times New Roman"/>
          <w:color w:val="auto"/>
          <w:sz w:val="22"/>
          <w:szCs w:val="22"/>
        </w:rPr>
        <w:instrText xml:space="preserve"> SEQ Figure \* ARABIC </w:instrText>
      </w:r>
      <w:r w:rsidRPr="008D0E44">
        <w:rPr>
          <w:rFonts w:ascii="Times New Roman" w:hAnsi="Times New Roman" w:cs="Times New Roman"/>
          <w:color w:val="auto"/>
          <w:sz w:val="22"/>
          <w:szCs w:val="22"/>
        </w:rPr>
        <w:fldChar w:fldCharType="separate"/>
      </w:r>
      <w:r w:rsidRPr="008D0E44">
        <w:rPr>
          <w:rFonts w:ascii="Times New Roman" w:hAnsi="Times New Roman" w:cs="Times New Roman"/>
          <w:noProof/>
          <w:color w:val="auto"/>
          <w:sz w:val="22"/>
          <w:szCs w:val="22"/>
        </w:rPr>
        <w:t>1</w:t>
      </w:r>
      <w:r w:rsidRPr="008D0E44">
        <w:rPr>
          <w:rFonts w:ascii="Times New Roman" w:hAnsi="Times New Roman" w:cs="Times New Roman"/>
          <w:color w:val="auto"/>
          <w:sz w:val="22"/>
          <w:szCs w:val="22"/>
        </w:rPr>
        <w:fldChar w:fldCharType="end"/>
      </w:r>
      <w:r w:rsidRPr="008D0E44">
        <w:rPr>
          <w:rFonts w:ascii="Times New Roman" w:hAnsi="Times New Roman" w:cs="Times New Roman"/>
          <w:color w:val="auto"/>
          <w:sz w:val="22"/>
          <w:szCs w:val="22"/>
        </w:rPr>
        <w:t xml:space="preserve"> General FRBR Relationship Diagram</w:t>
      </w:r>
    </w:p>
    <w:p w14:paraId="56271C27" w14:textId="77777777" w:rsidR="0057262A" w:rsidRPr="008D0E44" w:rsidRDefault="0057262A" w:rsidP="0057262A">
      <w:pPr>
        <w:keepNext/>
        <w:jc w:val="both"/>
      </w:pPr>
      <w:r w:rsidRPr="008D0E44">
        <w:rPr>
          <w:noProof/>
          <w:color w:val="000000"/>
          <w:lang w:eastAsia="en-US"/>
        </w:rPr>
        <w:lastRenderedPageBreak/>
        <w:drawing>
          <wp:inline distT="0" distB="0" distL="0" distR="0" wp14:anchorId="70C2F3E0" wp14:editId="0212D642">
            <wp:extent cx="5800725" cy="3714750"/>
            <wp:effectExtent l="1905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99730" cy="3714113"/>
                    </a:xfrm>
                    <a:prstGeom prst="rect">
                      <a:avLst/>
                    </a:prstGeom>
                    <a:noFill/>
                  </pic:spPr>
                </pic:pic>
              </a:graphicData>
            </a:graphic>
          </wp:inline>
        </w:drawing>
      </w:r>
    </w:p>
    <w:p w14:paraId="356FD9F7" w14:textId="77777777" w:rsidR="0057262A" w:rsidRPr="008D0E44" w:rsidRDefault="0057262A" w:rsidP="0057262A">
      <w:pPr>
        <w:pStyle w:val="Caption"/>
        <w:jc w:val="center"/>
        <w:outlineLvl w:val="0"/>
        <w:rPr>
          <w:rFonts w:ascii="Times New Roman" w:hAnsi="Times New Roman" w:cs="Times New Roman"/>
          <w:color w:val="auto"/>
          <w:sz w:val="22"/>
          <w:szCs w:val="22"/>
        </w:rPr>
      </w:pPr>
      <w:r w:rsidRPr="008D0E44">
        <w:rPr>
          <w:rFonts w:ascii="Times New Roman" w:hAnsi="Times New Roman" w:cs="Times New Roman"/>
          <w:color w:val="auto"/>
          <w:sz w:val="22"/>
          <w:szCs w:val="22"/>
        </w:rPr>
        <w:t xml:space="preserve">Figure </w:t>
      </w:r>
      <w:r w:rsidRPr="008D0E44">
        <w:rPr>
          <w:rFonts w:ascii="Times New Roman" w:hAnsi="Times New Roman" w:cs="Times New Roman"/>
          <w:color w:val="auto"/>
          <w:sz w:val="22"/>
          <w:szCs w:val="22"/>
        </w:rPr>
        <w:fldChar w:fldCharType="begin"/>
      </w:r>
      <w:r w:rsidRPr="008D0E44">
        <w:rPr>
          <w:rFonts w:ascii="Times New Roman" w:hAnsi="Times New Roman" w:cs="Times New Roman"/>
          <w:color w:val="auto"/>
          <w:sz w:val="22"/>
          <w:szCs w:val="22"/>
        </w:rPr>
        <w:instrText xml:space="preserve"> SEQ Figure \* ARABIC </w:instrText>
      </w:r>
      <w:r w:rsidRPr="008D0E44">
        <w:rPr>
          <w:rFonts w:ascii="Times New Roman" w:hAnsi="Times New Roman" w:cs="Times New Roman"/>
          <w:color w:val="auto"/>
          <w:sz w:val="22"/>
          <w:szCs w:val="22"/>
        </w:rPr>
        <w:fldChar w:fldCharType="separate"/>
      </w:r>
      <w:r w:rsidRPr="008D0E44">
        <w:rPr>
          <w:rFonts w:ascii="Times New Roman" w:hAnsi="Times New Roman" w:cs="Times New Roman"/>
          <w:noProof/>
          <w:color w:val="auto"/>
          <w:sz w:val="22"/>
          <w:szCs w:val="22"/>
        </w:rPr>
        <w:t>2</w:t>
      </w:r>
      <w:r w:rsidRPr="008D0E44">
        <w:rPr>
          <w:rFonts w:ascii="Times New Roman" w:hAnsi="Times New Roman" w:cs="Times New Roman"/>
          <w:color w:val="auto"/>
          <w:sz w:val="22"/>
          <w:szCs w:val="22"/>
        </w:rPr>
        <w:fldChar w:fldCharType="end"/>
      </w:r>
      <w:r w:rsidRPr="008D0E44">
        <w:rPr>
          <w:rFonts w:ascii="Times New Roman" w:hAnsi="Times New Roman" w:cs="Times New Roman"/>
          <w:color w:val="auto"/>
          <w:sz w:val="22"/>
          <w:szCs w:val="22"/>
        </w:rPr>
        <w:t xml:space="preserve"> Example Diagram of Classical</w:t>
      </w:r>
      <w:r w:rsidRPr="008D0E44">
        <w:rPr>
          <w:rFonts w:ascii="Times New Roman" w:hAnsi="Times New Roman" w:cs="Times New Roman" w:hint="eastAsia"/>
          <w:color w:val="auto"/>
          <w:sz w:val="22"/>
          <w:szCs w:val="22"/>
        </w:rPr>
        <w:t xml:space="preserve"> </w:t>
      </w:r>
      <w:r w:rsidRPr="008D0E44">
        <w:rPr>
          <w:rFonts w:ascii="Times New Roman" w:hAnsi="Times New Roman" w:cs="Times New Roman"/>
          <w:color w:val="auto"/>
          <w:sz w:val="22"/>
          <w:szCs w:val="22"/>
        </w:rPr>
        <w:t>Music FRBR</w:t>
      </w:r>
    </w:p>
    <w:p w14:paraId="1F09A263" w14:textId="77777777" w:rsidR="0057262A" w:rsidRPr="008D0E44" w:rsidRDefault="0057262A" w:rsidP="0057262A"/>
    <w:p w14:paraId="4FA778A5" w14:textId="692C52C3" w:rsidR="0057262A" w:rsidRPr="008D0E44" w:rsidRDefault="0057262A" w:rsidP="0057262A">
      <w:pPr>
        <w:keepNext/>
      </w:pPr>
      <w:r w:rsidRPr="008D0E44">
        <w:rPr>
          <w:noProof/>
          <w:lang w:eastAsia="en-US"/>
        </w:rPr>
        <mc:AlternateContent>
          <mc:Choice Requires="wpg">
            <w:drawing>
              <wp:anchor distT="0" distB="0" distL="114300" distR="114300" simplePos="0" relativeHeight="251659264" behindDoc="0" locked="0" layoutInCell="1" allowOverlap="1" wp14:anchorId="4AC15BDE" wp14:editId="443CBD05">
                <wp:simplePos x="0" y="0"/>
                <wp:positionH relativeFrom="column">
                  <wp:posOffset>0</wp:posOffset>
                </wp:positionH>
                <wp:positionV relativeFrom="paragraph">
                  <wp:posOffset>226695</wp:posOffset>
                </wp:positionV>
                <wp:extent cx="6105525" cy="3267075"/>
                <wp:effectExtent l="12700" t="10160" r="15875" b="12065"/>
                <wp:wrapNone/>
                <wp:docPr id="1"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05525" cy="3267075"/>
                          <a:chOff x="0" y="0"/>
                          <a:chExt cx="65817" cy="32670"/>
                        </a:xfrm>
                      </wpg:grpSpPr>
                      <wps:wsp>
                        <wps:cNvPr id="3" name="Rounded Rectangle 49"/>
                        <wps:cNvSpPr>
                          <a:spLocks noChangeArrowheads="1"/>
                        </wps:cNvSpPr>
                        <wps:spPr bwMode="auto">
                          <a:xfrm>
                            <a:off x="0" y="4762"/>
                            <a:ext cx="21431" cy="24479"/>
                          </a:xfrm>
                          <a:prstGeom prst="roundRect">
                            <a:avLst>
                              <a:gd name="adj" fmla="val 16667"/>
                            </a:avLst>
                          </a:prstGeom>
                          <a:noFill/>
                          <a:ln w="254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4" name="Text Box 50"/>
                        <wps:cNvSpPr txBox="1">
                          <a:spLocks noChangeArrowheads="1"/>
                        </wps:cNvSpPr>
                        <wps:spPr bwMode="auto">
                          <a:xfrm>
                            <a:off x="4762" y="26765"/>
                            <a:ext cx="12478" cy="4762"/>
                          </a:xfrm>
                          <a:prstGeom prst="rect">
                            <a:avLst/>
                          </a:prstGeom>
                          <a:solidFill>
                            <a:schemeClr val="lt1">
                              <a:lumMod val="100000"/>
                              <a:lumOff val="0"/>
                            </a:schemeClr>
                          </a:solidFill>
                          <a:ln w="25400">
                            <a:solidFill>
                              <a:schemeClr val="accent1">
                                <a:lumMod val="100000"/>
                                <a:lumOff val="0"/>
                              </a:schemeClr>
                            </a:solidFill>
                            <a:miter lim="800000"/>
                            <a:headEnd/>
                            <a:tailEnd/>
                          </a:ln>
                        </wps:spPr>
                        <wps:txbx>
                          <w:txbxContent>
                            <w:p w14:paraId="6220165B" w14:textId="77777777" w:rsidR="006B4954" w:rsidRPr="008112DE" w:rsidRDefault="006B4954" w:rsidP="0057262A">
                              <w:pPr>
                                <w:jc w:val="center"/>
                                <w:rPr>
                                  <w:b/>
                                </w:rPr>
                              </w:pPr>
                              <w:r w:rsidRPr="008112DE">
                                <w:rPr>
                                  <w:b/>
                                </w:rPr>
                                <w:t>Relationship Description</w:t>
                              </w:r>
                            </w:p>
                          </w:txbxContent>
                        </wps:txbx>
                        <wps:bodyPr rot="0" vert="horz" wrap="square" lIns="91440" tIns="45720" rIns="91440" bIns="45720" anchor="t" anchorCtr="0" upright="1">
                          <a:noAutofit/>
                        </wps:bodyPr>
                      </wps:wsp>
                      <wps:wsp>
                        <wps:cNvPr id="5" name="Rounded Rectangle 51"/>
                        <wps:cNvSpPr>
                          <a:spLocks noChangeArrowheads="1"/>
                        </wps:cNvSpPr>
                        <wps:spPr bwMode="auto">
                          <a:xfrm>
                            <a:off x="22383" y="0"/>
                            <a:ext cx="40482" cy="32670"/>
                          </a:xfrm>
                          <a:prstGeom prst="roundRect">
                            <a:avLst>
                              <a:gd name="adj" fmla="val 16667"/>
                            </a:avLst>
                          </a:prstGeom>
                          <a:noFill/>
                          <a:ln w="25400">
                            <a:solidFill>
                              <a:srgbClr val="0070C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6" name="Text Box 52"/>
                        <wps:cNvSpPr txBox="1">
                          <a:spLocks noChangeArrowheads="1"/>
                        </wps:cNvSpPr>
                        <wps:spPr bwMode="auto">
                          <a:xfrm>
                            <a:off x="49530" y="11906"/>
                            <a:ext cx="16287" cy="3238"/>
                          </a:xfrm>
                          <a:prstGeom prst="rect">
                            <a:avLst/>
                          </a:prstGeom>
                          <a:solidFill>
                            <a:schemeClr val="lt1">
                              <a:lumMod val="100000"/>
                              <a:lumOff val="0"/>
                            </a:schemeClr>
                          </a:solidFill>
                          <a:ln w="25400">
                            <a:solidFill>
                              <a:schemeClr val="accent1">
                                <a:lumMod val="100000"/>
                                <a:lumOff val="0"/>
                              </a:schemeClr>
                            </a:solidFill>
                            <a:miter lim="800000"/>
                            <a:headEnd/>
                            <a:tailEnd/>
                          </a:ln>
                        </wps:spPr>
                        <wps:txbx>
                          <w:txbxContent>
                            <w:p w14:paraId="0A8E19BC" w14:textId="77777777" w:rsidR="006B4954" w:rsidRPr="008112DE" w:rsidRDefault="006B4954" w:rsidP="0057262A">
                              <w:pPr>
                                <w:jc w:val="center"/>
                                <w:rPr>
                                  <w:b/>
                                </w:rPr>
                              </w:pPr>
                              <w:r>
                                <w:rPr>
                                  <w:b/>
                                </w:rPr>
                                <w:t>Attributes Descriptio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2" o:spid="_x0000_s1026" style="position:absolute;margin-left:0;margin-top:17.85pt;width:480.75pt;height:257.25pt;z-index:251659264" coordsize="65817,326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">
                <v:roundrect id="Rounded Rectangle 49" o:spid="_x0000_s1027" style="position:absolute;top:4762;width:21431;height:24479;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Y4THwQAA&#10;ANoAAAAPAAAAZHJzL2Rvd25yZXYueG1sRI9Bi8IwFITvgv8hPMGbJqugUo2yiC4Ki6C74PXRPNti&#10;81KarLb++o0geBxm5htmsWpsKW5U+8Kxho+hAkGcOlNwpuH3ZzuYgfAB2WDpmDS05GG17HYWmBh3&#10;5yPdTiETEcI+QQ15CFUipU9zsuiHriKO3sXVFkOUdSZNjfcIt6UcKTWRFguOCzlWtM4pvZ7+rIbz&#10;92VjlLcP1br9YRq4/TpPC637veZzDiJQE97hV3tnNIzheSXeALn8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pWOEx8EAAADaAAAADwAAAAAAAAAAAAAAAACXAgAAZHJzL2Rvd25y&#10;ZXYueG1sUEsFBgAAAAAEAAQA9QAAAIUDAAAAAA==&#10;" filled="f" strokecolor="#0070c0" strokeweight="2pt"/>
                <v:shapetype id="_x0000_t202" coordsize="21600,21600" o:spt="202" path="m0,0l0,21600,21600,21600,21600,0xe">
                  <v:stroke joinstyle="miter"/>
                  <v:path gradientshapeok="t" o:connecttype="rect"/>
                </v:shapetype>
                <v:shape id="Text Box 50" o:spid="_x0000_s1028" type="#_x0000_t202" style="position:absolute;left:4762;top:26765;width:12478;height:47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6220165B" w14:textId="77777777" w:rsidR="00FA13F5" w:rsidRPr="008112DE" w:rsidRDefault="00FA13F5" w:rsidP="0057262A">
                        <w:pPr>
                          <w:jc w:val="center"/>
                          <w:rPr>
                            <w:b/>
                          </w:rPr>
                        </w:pPr>
                        <w:r w:rsidRPr="008112DE">
                          <w:rPr>
                            <w:b/>
                          </w:rPr>
                          <w:t>Relationship Description</w:t>
                        </w:r>
                      </w:p>
                    </w:txbxContent>
                  </v:textbox>
                </v:shape>
                <v:roundrect id="Rounded Rectangle 51" o:spid="_x0000_s1029" style="position:absolute;left:22383;width:40482;height:3267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xrkowgAA&#10;ANoAAAAPAAAAZHJzL2Rvd25yZXYueG1sRI/disIwFITvBd8hHME7TVbwh2qURXRRWATdBW8PzbEt&#10;NielyWrr028EwcthZr5hFqvGluJGtS8ca/gYKhDEqTMFZxp+f7aDGQgfkA2WjklDSx5Wy25ngYlx&#10;dz7S7RQyESHsE9SQh1AlUvo0J4t+6Cri6F1cbTFEWWfS1HiPcFvKkVITabHguJBjReuc0uvpz2o4&#10;f182Rnn7UK3bH6aB26/ztNC632s+5yACNeEdfrV3RsMYnlfiDZDL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XGuSjCAAAA2gAAAA8AAAAAAAAAAAAAAAAAlwIAAGRycy9kb3du&#10;cmV2LnhtbFBLBQYAAAAABAAEAPUAAACGAwAAAAA=&#10;" filled="f" strokecolor="#0070c0" strokeweight="2pt"/>
                <v:shape id="Text Box 52" o:spid="_x0000_s1030" type="#_x0000_t202" style="position:absolute;left:49530;top:11906;width:16287;height:32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GKwJvgAA&#10;ANoAAAAPAAAAZHJzL2Rvd25yZXYueG1sRI/NCsIwEITvgu8QVvCmqR6KVKNIUfQk+IPntVnbYrMp&#10;Taz17Y0geBxm5htmsepMJVpqXGlZwWQcgSDOrC45V3A5b0czEM4ja6wsk4I3OVgt+70FJtq++Ejt&#10;yeciQNglqKDwvk6kdFlBBt3Y1sTBu9vGoA+yyaVu8BXgppLTKIqlwZLDQoE1pQVlj9PTKEijdOva&#10;3eQWv235uM42fKiznVLDQbeeg/DU+X/4195rBTF8r4QbIJcf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sxisCb4AAADaAAAADwAAAAAAAAAAAAAAAACXAgAAZHJzL2Rvd25yZXYu&#10;eG1sUEsFBgAAAAAEAAQA9QAAAIIDAAAAAA==&#10;" fillcolor="white [3201]" strokecolor="#4f81bd [3204]" strokeweight="2pt">
                  <v:textbox>
                    <w:txbxContent>
                      <w:p w14:paraId="0A8E19BC" w14:textId="77777777" w:rsidR="00FA13F5" w:rsidRPr="008112DE" w:rsidRDefault="00FA13F5" w:rsidP="0057262A">
                        <w:pPr>
                          <w:jc w:val="center"/>
                          <w:rPr>
                            <w:b/>
                          </w:rPr>
                        </w:pPr>
                        <w:r>
                          <w:rPr>
                            <w:b/>
                          </w:rPr>
                          <w:t>Attributes Description</w:t>
                        </w:r>
                      </w:p>
                    </w:txbxContent>
                  </v:textbox>
                </v:shape>
              </v:group>
            </w:pict>
          </mc:Fallback>
        </mc:AlternateContent>
      </w:r>
      <w:r w:rsidRPr="008D0E44">
        <w:rPr>
          <w:noProof/>
          <w:lang w:eastAsia="en-US"/>
        </w:rPr>
        <w:drawing>
          <wp:inline distT="0" distB="0" distL="0" distR="0" wp14:anchorId="27B25B73" wp14:editId="006B0A79">
            <wp:extent cx="5843789" cy="3143250"/>
            <wp:effectExtent l="19050" t="0" r="4561"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43789" cy="3143250"/>
                    </a:xfrm>
                    <a:prstGeom prst="rect">
                      <a:avLst/>
                    </a:prstGeom>
                    <a:noFill/>
                    <a:ln>
                      <a:noFill/>
                    </a:ln>
                  </pic:spPr>
                </pic:pic>
              </a:graphicData>
            </a:graphic>
          </wp:inline>
        </w:drawing>
      </w:r>
    </w:p>
    <w:p w14:paraId="66CC331F" w14:textId="77777777" w:rsidR="0057262A" w:rsidRPr="008D0E44" w:rsidRDefault="0057262A" w:rsidP="0057262A">
      <w:pPr>
        <w:pStyle w:val="Caption"/>
        <w:jc w:val="center"/>
        <w:outlineLvl w:val="0"/>
        <w:rPr>
          <w:rFonts w:ascii="Times New Roman" w:hAnsi="Times New Roman" w:cs="Times New Roman"/>
          <w:color w:val="auto"/>
          <w:sz w:val="22"/>
          <w:szCs w:val="22"/>
        </w:rPr>
      </w:pPr>
      <w:r w:rsidRPr="008D0E44">
        <w:rPr>
          <w:rFonts w:ascii="Times New Roman" w:hAnsi="Times New Roman" w:cs="Times New Roman"/>
          <w:color w:val="auto"/>
          <w:sz w:val="22"/>
          <w:szCs w:val="22"/>
        </w:rPr>
        <w:t xml:space="preserve">Figure </w:t>
      </w:r>
      <w:r w:rsidRPr="008D0E44">
        <w:rPr>
          <w:rFonts w:ascii="Times New Roman" w:hAnsi="Times New Roman" w:cs="Times New Roman"/>
          <w:color w:val="auto"/>
          <w:sz w:val="22"/>
          <w:szCs w:val="22"/>
        </w:rPr>
        <w:fldChar w:fldCharType="begin"/>
      </w:r>
      <w:r w:rsidRPr="008D0E44">
        <w:rPr>
          <w:rFonts w:ascii="Times New Roman" w:hAnsi="Times New Roman" w:cs="Times New Roman"/>
          <w:color w:val="auto"/>
          <w:sz w:val="22"/>
          <w:szCs w:val="22"/>
        </w:rPr>
        <w:instrText xml:space="preserve"> SEQ Figure \* ARABIC </w:instrText>
      </w:r>
      <w:r w:rsidRPr="008D0E44">
        <w:rPr>
          <w:rFonts w:ascii="Times New Roman" w:hAnsi="Times New Roman" w:cs="Times New Roman"/>
          <w:color w:val="auto"/>
          <w:sz w:val="22"/>
          <w:szCs w:val="22"/>
        </w:rPr>
        <w:fldChar w:fldCharType="separate"/>
      </w:r>
      <w:r w:rsidRPr="008D0E44">
        <w:rPr>
          <w:rFonts w:ascii="Times New Roman" w:hAnsi="Times New Roman" w:cs="Times New Roman"/>
          <w:noProof/>
          <w:color w:val="auto"/>
          <w:sz w:val="22"/>
          <w:szCs w:val="22"/>
        </w:rPr>
        <w:t>3</w:t>
      </w:r>
      <w:r w:rsidRPr="008D0E44">
        <w:rPr>
          <w:rFonts w:ascii="Times New Roman" w:hAnsi="Times New Roman" w:cs="Times New Roman"/>
          <w:color w:val="auto"/>
          <w:sz w:val="22"/>
          <w:szCs w:val="22"/>
        </w:rPr>
        <w:fldChar w:fldCharType="end"/>
      </w:r>
      <w:r w:rsidRPr="008D0E44">
        <w:rPr>
          <w:rFonts w:ascii="Times New Roman" w:hAnsi="Times New Roman" w:cs="Times New Roman"/>
          <w:color w:val="auto"/>
          <w:sz w:val="22"/>
          <w:szCs w:val="22"/>
        </w:rPr>
        <w:t xml:space="preserve"> Screenshot of Work Page in </w:t>
      </w:r>
      <w:proofErr w:type="spellStart"/>
      <w:r w:rsidRPr="008D0E44">
        <w:rPr>
          <w:rFonts w:ascii="Times New Roman" w:hAnsi="Times New Roman" w:cs="Times New Roman"/>
          <w:color w:val="auto"/>
          <w:sz w:val="22"/>
          <w:szCs w:val="22"/>
        </w:rPr>
        <w:t>Ontopoly</w:t>
      </w:r>
      <w:proofErr w:type="spellEnd"/>
    </w:p>
    <w:p w14:paraId="42D21CA8" w14:textId="1025A721" w:rsidR="0057262A" w:rsidRPr="008D0E44" w:rsidRDefault="0057262A" w:rsidP="0057262A">
      <w:pPr>
        <w:keepNext/>
      </w:pPr>
      <w:r w:rsidRPr="008D0E44">
        <w:rPr>
          <w:noProof/>
          <w:lang w:eastAsia="en-US"/>
        </w:rPr>
        <w:lastRenderedPageBreak/>
        <mc:AlternateContent>
          <mc:Choice Requires="wpg">
            <w:drawing>
              <wp:anchor distT="0" distB="0" distL="114300" distR="114300" simplePos="0" relativeHeight="251661312" behindDoc="0" locked="0" layoutInCell="1" allowOverlap="1" wp14:anchorId="76EE2458" wp14:editId="59B5024A">
                <wp:simplePos x="0" y="0"/>
                <wp:positionH relativeFrom="column">
                  <wp:posOffset>57150</wp:posOffset>
                </wp:positionH>
                <wp:positionV relativeFrom="paragraph">
                  <wp:posOffset>276225</wp:posOffset>
                </wp:positionV>
                <wp:extent cx="5876290" cy="3009900"/>
                <wp:effectExtent l="0" t="0" r="16510" b="38100"/>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76290" cy="3009900"/>
                          <a:chOff x="0" y="0"/>
                          <a:chExt cx="6124575" cy="3009900"/>
                        </a:xfrm>
                      </wpg:grpSpPr>
                      <wps:wsp>
                        <wps:cNvPr id="58" name="Rounded Rectangle 58"/>
                        <wps:cNvSpPr/>
                        <wps:spPr>
                          <a:xfrm>
                            <a:off x="0" y="285750"/>
                            <a:ext cx="2057400" cy="2571750"/>
                          </a:xfrm>
                          <a:prstGeom prst="roundRect">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Text Box 59"/>
                        <wps:cNvSpPr txBox="1"/>
                        <wps:spPr>
                          <a:xfrm>
                            <a:off x="1847850" y="2476500"/>
                            <a:ext cx="1197610" cy="5334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418769B" w14:textId="77777777" w:rsidR="006B4954" w:rsidRPr="008112DE" w:rsidRDefault="006B4954" w:rsidP="0057262A">
                              <w:pPr>
                                <w:jc w:val="center"/>
                                <w:rPr>
                                  <w:b/>
                                </w:rPr>
                              </w:pPr>
                              <w:r w:rsidRPr="008112DE">
                                <w:rPr>
                                  <w:b/>
                                </w:rPr>
                                <w:t>Relationship Descri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Rounded Rectangle 60"/>
                        <wps:cNvSpPr/>
                        <wps:spPr>
                          <a:xfrm>
                            <a:off x="2076450" y="0"/>
                            <a:ext cx="4048125" cy="2152650"/>
                          </a:xfrm>
                          <a:prstGeom prst="roundRect">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4495800" y="962025"/>
                            <a:ext cx="1628775" cy="3238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076654B5" w14:textId="77777777" w:rsidR="006B4954" w:rsidRPr="008112DE" w:rsidRDefault="006B4954" w:rsidP="0057262A">
                              <w:pPr>
                                <w:jc w:val="center"/>
                                <w:rPr>
                                  <w:b/>
                                </w:rPr>
                              </w:pPr>
                              <w:r>
                                <w:rPr>
                                  <w:b/>
                                </w:rPr>
                                <w:t>Attributes Descri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3" o:spid="_x0000_s1031" style="position:absolute;margin-left:4.5pt;margin-top:21.75pt;width:462.7pt;height:237pt;z-index:251661312" coordsize="6124575,3009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">
                <v:roundrect id="Rounded Rectangle 58" o:spid="_x0000_s1032" style="position:absolute;top:285750;width:2057400;height:25717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qmCvwAA&#10;ANsAAAAPAAAAZHJzL2Rvd25yZXYueG1sRE/LisIwFN0P+A/hCu7GxAEfVKOIjKIgAz7A7aW5tsXm&#10;pjRRW7/eLIRZHs57tmhsKR5U+8KxhkFfgSBOnSk403A+rb8nIHxANlg6Jg0teVjMO18zTIx78oEe&#10;x5CJGMI+QQ15CFUipU9zsuj7riKO3NXVFkOEdSZNjc8Ybkv5o9RIWiw4NuRY0Sqn9Ha8Ww2X/fXX&#10;KG9fqnW7v3HgdnMZF1r3us1yCiJQE/7FH/fWaBjGsfFL/AFy/gY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TiqYK/AAAA2wAAAA8AAAAAAAAAAAAAAAAAlwIAAGRycy9kb3ducmV2&#10;LnhtbFBLBQYAAAAABAAEAPUAAACDAwAAAAA=&#10;" filled="f" strokecolor="#0070c0" strokeweight="2pt"/>
                <v:shape id="Text Box 59" o:spid="_x0000_s1033" type="#_x0000_t202" style="position:absolute;left:1847850;top:2476500;width:1197610;height:533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gDnwwwAA&#10;ANsAAAAPAAAAZHJzL2Rvd25yZXYueG1sRI9Ba4NAFITvhfyH5QV6q2sCF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CgDnwwwAAANsAAAAPAAAAAAAAAAAAAAAAAJcCAABkcnMvZG93&#10;bnJldi54bWxQSwUGAAAAAAQABAD1AAAAhwMAAAAA&#10;" fillcolor="white [3201]" strokecolor="#4f81bd [3204]" strokeweight="2pt">
                  <v:textbox>
                    <w:txbxContent>
                      <w:p w14:paraId="6418769B" w14:textId="77777777" w:rsidR="00FA13F5" w:rsidRPr="008112DE" w:rsidRDefault="00FA13F5" w:rsidP="0057262A">
                        <w:pPr>
                          <w:jc w:val="center"/>
                          <w:rPr>
                            <w:b/>
                          </w:rPr>
                        </w:pPr>
                        <w:r w:rsidRPr="008112DE">
                          <w:rPr>
                            <w:b/>
                          </w:rPr>
                          <w:t>Relationship Description</w:t>
                        </w:r>
                      </w:p>
                    </w:txbxContent>
                  </v:textbox>
                </v:shape>
                <v:roundrect id="Rounded Rectangle 60" o:spid="_x0000_s1034" style="position:absolute;left:2076450;width:4048125;height:21526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G85wQAA&#10;ANsAAAAPAAAAZHJzL2Rvd25yZXYueG1sRE/JasMwEL0X+g9iCrk1UnNwgmvFhNKGBEohScHXwZrY&#10;JtbIWIqXfn11KPT4eHuWT7YVA/W+cazhZalAEJfONFxp+L58PG9A+IBssHVMGmbykG8fHzJMjRv5&#10;RMM5VCKGsE9RQx1Cl0rpy5os+qXriCN3db3FEGFfSdPjGMNtK1dKJdJiw7Ghxo7eaipv57vVUHxe&#10;343y9kfN7vi1Djzvi3Wj9eJp2r2CCDSFf/Gf+2A0JHF9/BJ/gNz+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pPhvOcEAAADbAAAADwAAAAAAAAAAAAAAAACXAgAAZHJzL2Rvd25y&#10;ZXYueG1sUEsFBgAAAAAEAAQA9QAAAIUDAAAAAA==&#10;" filled="f" strokecolor="#0070c0" strokeweight="2pt"/>
                <v:shape id="Text Box 61" o:spid="_x0000_s1035" type="#_x0000_t202" style="position:absolute;left:4495800;top:962025;width:1628775;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mv9LwgAA&#10;ANsAAAAPAAAAZHJzL2Rvd25yZXYueG1sRI9Ba4NAFITvhfyH5QV6q6s9SLBZJUjEngpJS88v7ouK&#10;7ltxt8b8+26g0OMwM98w+2I1o1hodr1lBUkUgyBurO65VfD1Wb3sQDiPrHG0TAru5KDIN097zLS9&#10;8YmWs29FgLDLUEHn/ZRJ6ZqODLrITsTBu9rZoA9ybqWe8RbgZpSvcZxKgz2HhQ4nKjtqhvOPUVDG&#10;ZeWWOrmkd9sP37sjf0xNrdTzdj28gfC0+v/wX/tdK0gTeHwJP0Dm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Ka/0vCAAAA2wAAAA8AAAAAAAAAAAAAAAAAlwIAAGRycy9kb3du&#10;cmV2LnhtbFBLBQYAAAAABAAEAPUAAACGAwAAAAA=&#10;" fillcolor="white [3201]" strokecolor="#4f81bd [3204]" strokeweight="2pt">
                  <v:textbox>
                    <w:txbxContent>
                      <w:p w14:paraId="076654B5" w14:textId="77777777" w:rsidR="00FA13F5" w:rsidRPr="008112DE" w:rsidRDefault="00FA13F5" w:rsidP="0057262A">
                        <w:pPr>
                          <w:jc w:val="center"/>
                          <w:rPr>
                            <w:b/>
                          </w:rPr>
                        </w:pPr>
                        <w:r>
                          <w:rPr>
                            <w:b/>
                          </w:rPr>
                          <w:t>Attributes Description</w:t>
                        </w:r>
                      </w:p>
                    </w:txbxContent>
                  </v:textbox>
                </v:shape>
              </v:group>
            </w:pict>
          </mc:Fallback>
        </mc:AlternateContent>
      </w:r>
      <w:r w:rsidRPr="008D0E44">
        <w:rPr>
          <w:noProof/>
          <w:lang w:eastAsia="en-US"/>
        </w:rPr>
        <w:drawing>
          <wp:inline distT="0" distB="0" distL="0" distR="0" wp14:anchorId="257D7736" wp14:editId="59530F62">
            <wp:extent cx="5924550" cy="3238500"/>
            <wp:effectExtent l="1905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3238500"/>
                    </a:xfrm>
                    <a:prstGeom prst="rect">
                      <a:avLst/>
                    </a:prstGeom>
                    <a:noFill/>
                    <a:ln>
                      <a:noFill/>
                    </a:ln>
                  </pic:spPr>
                </pic:pic>
              </a:graphicData>
            </a:graphic>
          </wp:inline>
        </w:drawing>
      </w:r>
    </w:p>
    <w:p w14:paraId="11A21E31" w14:textId="77777777" w:rsidR="0057262A" w:rsidRPr="008D0E44" w:rsidRDefault="0057262A" w:rsidP="0057262A">
      <w:pPr>
        <w:pStyle w:val="Caption"/>
        <w:jc w:val="center"/>
        <w:outlineLvl w:val="0"/>
        <w:rPr>
          <w:rFonts w:ascii="Times New Roman" w:hAnsi="Times New Roman" w:cs="Times New Roman"/>
          <w:color w:val="auto"/>
          <w:sz w:val="22"/>
          <w:szCs w:val="22"/>
        </w:rPr>
      </w:pPr>
      <w:r w:rsidRPr="008D0E44">
        <w:rPr>
          <w:rFonts w:ascii="Times New Roman" w:hAnsi="Times New Roman" w:cs="Times New Roman"/>
          <w:color w:val="auto"/>
          <w:sz w:val="22"/>
          <w:szCs w:val="22"/>
        </w:rPr>
        <w:t xml:space="preserve">Figure </w:t>
      </w:r>
      <w:r w:rsidRPr="008D0E44">
        <w:rPr>
          <w:rFonts w:ascii="Times New Roman" w:hAnsi="Times New Roman" w:cs="Times New Roman"/>
          <w:color w:val="auto"/>
          <w:sz w:val="22"/>
          <w:szCs w:val="22"/>
        </w:rPr>
        <w:fldChar w:fldCharType="begin"/>
      </w:r>
      <w:r w:rsidRPr="008D0E44">
        <w:rPr>
          <w:rFonts w:ascii="Times New Roman" w:hAnsi="Times New Roman" w:cs="Times New Roman"/>
          <w:color w:val="auto"/>
          <w:sz w:val="22"/>
          <w:szCs w:val="22"/>
        </w:rPr>
        <w:instrText xml:space="preserve"> SEQ Figure \* ARABIC </w:instrText>
      </w:r>
      <w:r w:rsidRPr="008D0E44">
        <w:rPr>
          <w:rFonts w:ascii="Times New Roman" w:hAnsi="Times New Roman" w:cs="Times New Roman"/>
          <w:color w:val="auto"/>
          <w:sz w:val="22"/>
          <w:szCs w:val="22"/>
        </w:rPr>
        <w:fldChar w:fldCharType="separate"/>
      </w:r>
      <w:r w:rsidRPr="008D0E44">
        <w:rPr>
          <w:rFonts w:ascii="Times New Roman" w:hAnsi="Times New Roman" w:cs="Times New Roman"/>
          <w:noProof/>
          <w:color w:val="auto"/>
          <w:sz w:val="22"/>
          <w:szCs w:val="22"/>
        </w:rPr>
        <w:t>4</w:t>
      </w:r>
      <w:r w:rsidRPr="008D0E44">
        <w:rPr>
          <w:rFonts w:ascii="Times New Roman" w:hAnsi="Times New Roman" w:cs="Times New Roman"/>
          <w:color w:val="auto"/>
          <w:sz w:val="22"/>
          <w:szCs w:val="22"/>
        </w:rPr>
        <w:fldChar w:fldCharType="end"/>
      </w:r>
      <w:r w:rsidRPr="008D0E44">
        <w:rPr>
          <w:rFonts w:ascii="Times New Roman" w:hAnsi="Times New Roman" w:cs="Times New Roman"/>
          <w:color w:val="auto"/>
          <w:sz w:val="22"/>
          <w:szCs w:val="22"/>
        </w:rPr>
        <w:t xml:space="preserve"> Screenshot of Expression Page in </w:t>
      </w:r>
      <w:proofErr w:type="spellStart"/>
      <w:r w:rsidRPr="008D0E44">
        <w:rPr>
          <w:rFonts w:ascii="Times New Roman" w:hAnsi="Times New Roman" w:cs="Times New Roman"/>
          <w:color w:val="auto"/>
          <w:sz w:val="22"/>
          <w:szCs w:val="22"/>
        </w:rPr>
        <w:t>Ontopoly</w:t>
      </w:r>
      <w:proofErr w:type="spellEnd"/>
    </w:p>
    <w:p w14:paraId="136D0A61" w14:textId="0018F812" w:rsidR="0057262A" w:rsidRPr="008D0E44" w:rsidRDefault="0057262A" w:rsidP="0057262A">
      <w:pPr>
        <w:keepNext/>
      </w:pPr>
      <w:r w:rsidRPr="008D0E44">
        <w:rPr>
          <w:noProof/>
          <w:lang w:eastAsia="en-US"/>
        </w:rPr>
        <mc:AlternateContent>
          <mc:Choice Requires="wpg">
            <w:drawing>
              <wp:anchor distT="0" distB="0" distL="114300" distR="114300" simplePos="0" relativeHeight="251660288" behindDoc="0" locked="0" layoutInCell="1" allowOverlap="1" wp14:anchorId="28F535DD" wp14:editId="34F6EE19">
                <wp:simplePos x="0" y="0"/>
                <wp:positionH relativeFrom="column">
                  <wp:posOffset>0</wp:posOffset>
                </wp:positionH>
                <wp:positionV relativeFrom="paragraph">
                  <wp:posOffset>302260</wp:posOffset>
                </wp:positionV>
                <wp:extent cx="5933440" cy="3248025"/>
                <wp:effectExtent l="0" t="0" r="35560" b="28575"/>
                <wp:wrapNone/>
                <wp:docPr id="288" name="Group 2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33440" cy="3248025"/>
                          <a:chOff x="0" y="0"/>
                          <a:chExt cx="6124575" cy="3248025"/>
                        </a:xfrm>
                      </wpg:grpSpPr>
                      <wps:wsp>
                        <wps:cNvPr id="53" name="Rounded Rectangle 53"/>
                        <wps:cNvSpPr/>
                        <wps:spPr>
                          <a:xfrm>
                            <a:off x="0" y="285750"/>
                            <a:ext cx="2057400" cy="2743200"/>
                          </a:xfrm>
                          <a:prstGeom prst="roundRect">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438150" y="2714625"/>
                            <a:ext cx="1197610" cy="53340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68412F5B" w14:textId="77777777" w:rsidR="006B4954" w:rsidRPr="008112DE" w:rsidRDefault="006B4954" w:rsidP="0057262A">
                              <w:pPr>
                                <w:jc w:val="center"/>
                                <w:rPr>
                                  <w:b/>
                                </w:rPr>
                              </w:pPr>
                              <w:r w:rsidRPr="008112DE">
                                <w:rPr>
                                  <w:b/>
                                </w:rPr>
                                <w:t>Relationship Descri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Rounded Rectangle 55"/>
                        <wps:cNvSpPr/>
                        <wps:spPr>
                          <a:xfrm>
                            <a:off x="2076450" y="0"/>
                            <a:ext cx="4048125" cy="2152650"/>
                          </a:xfrm>
                          <a:prstGeom prst="roundRect">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Text Box 56"/>
                        <wps:cNvSpPr txBox="1"/>
                        <wps:spPr>
                          <a:xfrm>
                            <a:off x="4495800" y="962025"/>
                            <a:ext cx="1628775" cy="323850"/>
                          </a:xfrm>
                          <a:prstGeom prst="rect">
                            <a:avLst/>
                          </a:prstGeom>
                          <a:ln/>
                        </wps:spPr>
                        <wps:style>
                          <a:lnRef idx="2">
                            <a:schemeClr val="accent1"/>
                          </a:lnRef>
                          <a:fillRef idx="1">
                            <a:schemeClr val="lt1"/>
                          </a:fillRef>
                          <a:effectRef idx="0">
                            <a:schemeClr val="accent1"/>
                          </a:effectRef>
                          <a:fontRef idx="minor">
                            <a:schemeClr val="dk1"/>
                          </a:fontRef>
                        </wps:style>
                        <wps:txbx>
                          <w:txbxContent>
                            <w:p w14:paraId="7005A5FB" w14:textId="77777777" w:rsidR="006B4954" w:rsidRPr="008112DE" w:rsidRDefault="006B4954" w:rsidP="0057262A">
                              <w:pPr>
                                <w:jc w:val="center"/>
                                <w:rPr>
                                  <w:b/>
                                </w:rPr>
                              </w:pPr>
                              <w:r>
                                <w:rPr>
                                  <w:b/>
                                </w:rPr>
                                <w:t>Attributes Descri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88" o:spid="_x0000_s1036" style="position:absolute;margin-left:0;margin-top:23.8pt;width:467.2pt;height:255.75pt;z-index:251660288" coordsize="6124575,32480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">
                <v:roundrect id="Rounded Rectangle 53" o:spid="_x0000_s1037" style="position:absolute;top:285750;width:2057400;height:274320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jvzxAAA&#10;ANsAAAAPAAAAZHJzL2Rvd25yZXYueG1sRI/dasJAFITvBd9hOULv6q4VG4muIqUWC0XwB7w9ZI9J&#10;MHs2ZLea+PRuoeDlMDPfMPNlaytxpcaXjjWMhgoEceZMybmG42H9OgXhA7LByjFp6MjDctHvzTE1&#10;7sY7uu5DLiKEfYoaihDqVEqfFWTRD11NHL2zayyGKJtcmgZvEW4r+abUu7RYclwosKaPgrLL/tdq&#10;OP2cP43y9q46971NAndfp6TU+mXQrmYgArXhGf5vb4yGyRj+vsQfIBcP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kY788QAAADbAAAADwAAAAAAAAAAAAAAAACXAgAAZHJzL2Rv&#10;d25yZXYueG1sUEsFBgAAAAAEAAQA9QAAAIgDAAAAAA==&#10;" filled="f" strokecolor="#0070c0" strokeweight="2pt"/>
                <v:shape id="Text Box 54" o:spid="_x0000_s1038" type="#_x0000_t202" style="position:absolute;left:438150;top:2714625;width:1197610;height:533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gZZuwgAA&#10;ANsAAAAPAAAAZHJzL2Rvd25yZXYueG1sRI9Ba8JAFITvBf/D8gRvzcZiRWJWkaDoqaAtnp+7zySY&#10;fRuy2xj/vVsoeBxm5hsmXw+2ET11vnasYJqkIIi1MzWXCn6+d+8LED4gG2wck4IHeVivRm85Zsbd&#10;+Uj9KZQiQthnqKAKoc2k9Loiiz5xLXH0rq6zGKLsSmk6vEe4beRHms6lxZrjQoUtFRXp2+nXKijS&#10;Yuf7/fQyf7j6dl5s+avVe6Um42GzBBFoCK/wf/tgFHzO4O9L/AFy9QQ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yBlm7CAAAA2wAAAA8AAAAAAAAAAAAAAAAAlwIAAGRycy9kb3du&#10;cmV2LnhtbFBLBQYAAAAABAAEAPUAAACGAwAAAAA=&#10;" fillcolor="white [3201]" strokecolor="#4f81bd [3204]" strokeweight="2pt">
                  <v:textbox>
                    <w:txbxContent>
                      <w:p w14:paraId="68412F5B" w14:textId="77777777" w:rsidR="00FA13F5" w:rsidRPr="008112DE" w:rsidRDefault="00FA13F5" w:rsidP="0057262A">
                        <w:pPr>
                          <w:jc w:val="center"/>
                          <w:rPr>
                            <w:b/>
                          </w:rPr>
                        </w:pPr>
                        <w:r w:rsidRPr="008112DE">
                          <w:rPr>
                            <w:b/>
                          </w:rPr>
                          <w:t>Relationship Description</w:t>
                        </w:r>
                      </w:p>
                    </w:txbxContent>
                  </v:textbox>
                </v:shape>
                <v:roundrect id="Rounded Rectangle 55" o:spid="_x0000_s1039" style="position:absolute;left:2076450;width:4048125;height:215265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4wYcwwAA&#10;ANsAAAAPAAAAZHJzL2Rvd25yZXYueG1sRI/disIwFITvBd8hHME7TVzwh65RFllFQQR1wdtDc2zL&#10;Nielidr69GZhwcthZr5h5svGluJOtS8caxgNFQji1JmCMw0/5/VgBsIHZIOlY9LQkoflotuZY2Lc&#10;g490P4VMRAj7BDXkIVSJlD7NyaIfuoo4eldXWwxR1pk0NT4i3JbyQ6mJtFhwXMixolVO6e/pZjVc&#10;9tdvo7x9qtbtDtPA7eYyLbTu95qvTxCBmvAO/7e3RsN4DH9f4g+Qi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4wYcwwAAANsAAAAPAAAAAAAAAAAAAAAAAJcCAABkcnMvZG93&#10;bnJldi54bWxQSwUGAAAAAAQABAD1AAAAhwMAAAAA&#10;" filled="f" strokecolor="#0070c0" strokeweight="2pt"/>
                <v:shape id="Text Box 56" o:spid="_x0000_s1040" type="#_x0000_t202" style="position:absolute;left:4495800;top:962025;width:1628775;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H62CwgAA&#10;ANsAAAAPAAAAZHJzL2Rvd25yZXYueG1sRI9Ba4NAFITvhf6H5QV6a1YLlWCykSAVewo0DTm/uC8q&#10;um/F3ar5991AocdhZr5hdtliejHR6FrLCuJ1BIK4srrlWsH5u3jdgHAeWWNvmRTcyUG2f37aYart&#10;zF80nXwtAoRdigoa74dUSlc1ZNCt7UAcvJsdDfogx1rqEecAN718i6JEGmw5LDQ4UN5Q1Z1+jII8&#10;ygs3lfE1udu2u2w++DhUpVIvq+WwBeFp8f/hv/anVvCewONL+AFy/w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MfrYLCAAAA2wAAAA8AAAAAAAAAAAAAAAAAlwIAAGRycy9kb3du&#10;cmV2LnhtbFBLBQYAAAAABAAEAPUAAACGAwAAAAA=&#10;" fillcolor="white [3201]" strokecolor="#4f81bd [3204]" strokeweight="2pt">
                  <v:textbox>
                    <w:txbxContent>
                      <w:p w14:paraId="7005A5FB" w14:textId="77777777" w:rsidR="00FA13F5" w:rsidRPr="008112DE" w:rsidRDefault="00FA13F5" w:rsidP="0057262A">
                        <w:pPr>
                          <w:jc w:val="center"/>
                          <w:rPr>
                            <w:b/>
                          </w:rPr>
                        </w:pPr>
                        <w:r>
                          <w:rPr>
                            <w:b/>
                          </w:rPr>
                          <w:t>Attributes Description</w:t>
                        </w:r>
                      </w:p>
                    </w:txbxContent>
                  </v:textbox>
                </v:shape>
              </v:group>
            </w:pict>
          </mc:Fallback>
        </mc:AlternateContent>
      </w:r>
      <w:r w:rsidRPr="008D0E44">
        <w:rPr>
          <w:noProof/>
          <w:lang w:eastAsia="en-US"/>
        </w:rPr>
        <w:drawing>
          <wp:inline distT="0" distB="0" distL="0" distR="0" wp14:anchorId="628213DB" wp14:editId="33409446">
            <wp:extent cx="5943600" cy="342900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429000"/>
                    </a:xfrm>
                    <a:prstGeom prst="rect">
                      <a:avLst/>
                    </a:prstGeom>
                    <a:noFill/>
                    <a:ln>
                      <a:noFill/>
                    </a:ln>
                  </pic:spPr>
                </pic:pic>
              </a:graphicData>
            </a:graphic>
          </wp:inline>
        </w:drawing>
      </w:r>
    </w:p>
    <w:p w14:paraId="5933F724" w14:textId="77777777" w:rsidR="0057262A" w:rsidRPr="008D0E44" w:rsidRDefault="0057262A" w:rsidP="0057262A">
      <w:pPr>
        <w:pStyle w:val="Caption"/>
        <w:jc w:val="center"/>
        <w:outlineLvl w:val="0"/>
        <w:rPr>
          <w:rFonts w:ascii="Times New Roman" w:hAnsi="Times New Roman" w:cs="Times New Roman"/>
          <w:color w:val="auto"/>
          <w:sz w:val="22"/>
          <w:szCs w:val="22"/>
        </w:rPr>
      </w:pPr>
      <w:r w:rsidRPr="008D0E44">
        <w:rPr>
          <w:rFonts w:ascii="Times New Roman" w:hAnsi="Times New Roman" w:cs="Times New Roman"/>
          <w:color w:val="auto"/>
          <w:sz w:val="22"/>
          <w:szCs w:val="22"/>
        </w:rPr>
        <w:t xml:space="preserve">Figure </w:t>
      </w:r>
      <w:r w:rsidRPr="008D0E44">
        <w:rPr>
          <w:rFonts w:ascii="Times New Roman" w:hAnsi="Times New Roman" w:cs="Times New Roman"/>
          <w:color w:val="auto"/>
          <w:sz w:val="22"/>
          <w:szCs w:val="22"/>
        </w:rPr>
        <w:fldChar w:fldCharType="begin"/>
      </w:r>
      <w:r w:rsidRPr="008D0E44">
        <w:rPr>
          <w:rFonts w:ascii="Times New Roman" w:hAnsi="Times New Roman" w:cs="Times New Roman"/>
          <w:color w:val="auto"/>
          <w:sz w:val="22"/>
          <w:szCs w:val="22"/>
        </w:rPr>
        <w:instrText xml:space="preserve"> SEQ Figure \* ARABIC </w:instrText>
      </w:r>
      <w:r w:rsidRPr="008D0E44">
        <w:rPr>
          <w:rFonts w:ascii="Times New Roman" w:hAnsi="Times New Roman" w:cs="Times New Roman"/>
          <w:color w:val="auto"/>
          <w:sz w:val="22"/>
          <w:szCs w:val="22"/>
        </w:rPr>
        <w:fldChar w:fldCharType="separate"/>
      </w:r>
      <w:r w:rsidRPr="008D0E44">
        <w:rPr>
          <w:rFonts w:ascii="Times New Roman" w:hAnsi="Times New Roman" w:cs="Times New Roman"/>
          <w:noProof/>
          <w:color w:val="auto"/>
          <w:sz w:val="22"/>
          <w:szCs w:val="22"/>
        </w:rPr>
        <w:t>5</w:t>
      </w:r>
      <w:r w:rsidRPr="008D0E44">
        <w:rPr>
          <w:rFonts w:ascii="Times New Roman" w:hAnsi="Times New Roman" w:cs="Times New Roman"/>
          <w:color w:val="auto"/>
          <w:sz w:val="22"/>
          <w:szCs w:val="22"/>
        </w:rPr>
        <w:fldChar w:fldCharType="end"/>
      </w:r>
      <w:r w:rsidRPr="008D0E44">
        <w:rPr>
          <w:rFonts w:ascii="Times New Roman" w:hAnsi="Times New Roman" w:cs="Times New Roman"/>
          <w:color w:val="auto"/>
          <w:sz w:val="22"/>
          <w:szCs w:val="22"/>
        </w:rPr>
        <w:t xml:space="preserve"> Screenshot of Person Page in </w:t>
      </w:r>
      <w:proofErr w:type="spellStart"/>
      <w:r w:rsidRPr="008D0E44">
        <w:rPr>
          <w:rFonts w:ascii="Times New Roman" w:hAnsi="Times New Roman" w:cs="Times New Roman"/>
          <w:color w:val="auto"/>
          <w:sz w:val="22"/>
          <w:szCs w:val="22"/>
        </w:rPr>
        <w:t>Ontopoly</w:t>
      </w:r>
      <w:proofErr w:type="spellEnd"/>
    </w:p>
    <w:p w14:paraId="399CF9FE" w14:textId="77777777" w:rsidR="0057262A" w:rsidRPr="008D0E44" w:rsidRDefault="0057262A" w:rsidP="0057262A">
      <w:pPr>
        <w:rPr>
          <w:b/>
          <w:color w:val="000000"/>
        </w:rPr>
      </w:pPr>
    </w:p>
    <w:p w14:paraId="562F5DEA" w14:textId="77777777" w:rsidR="0057262A" w:rsidRPr="008D0E44" w:rsidRDefault="0057262A" w:rsidP="0057262A">
      <w:pPr>
        <w:rPr>
          <w:b/>
          <w:color w:val="000000"/>
        </w:rPr>
      </w:pPr>
    </w:p>
    <w:p w14:paraId="57C3D566" w14:textId="4230F3E2" w:rsidR="0057262A" w:rsidRPr="008D0E44" w:rsidRDefault="0057262A" w:rsidP="0057262A">
      <w:pPr>
        <w:pStyle w:val="Heading1"/>
        <w:spacing w:before="0" w:after="0" w:line="240" w:lineRule="auto"/>
        <w:rPr>
          <w:rFonts w:ascii="Times New Roman" w:hAnsi="Times New Roman"/>
          <w:kern w:val="0"/>
          <w:sz w:val="22"/>
          <w:szCs w:val="22"/>
        </w:rPr>
      </w:pPr>
      <w:r w:rsidRPr="008D0E44">
        <w:rPr>
          <w:rFonts w:ascii="Times New Roman" w:hAnsi="Times New Roman"/>
          <w:kern w:val="0"/>
          <w:sz w:val="22"/>
          <w:szCs w:val="22"/>
        </w:rPr>
        <w:lastRenderedPageBreak/>
        <w:t>Project ID: W9</w:t>
      </w:r>
    </w:p>
    <w:p w14:paraId="7232AF46" w14:textId="77777777" w:rsidR="0057262A" w:rsidRPr="008D0E44" w:rsidRDefault="0057262A" w:rsidP="0057262A">
      <w:pPr>
        <w:rPr>
          <w:color w:val="000000"/>
        </w:rPr>
      </w:pPr>
      <w:r w:rsidRPr="008D0E44">
        <w:rPr>
          <w:b/>
          <w:color w:val="000000"/>
        </w:rPr>
        <w:t xml:space="preserve">Project Title: </w:t>
      </w:r>
      <w:r w:rsidRPr="008D0E44">
        <w:rPr>
          <w:rFonts w:hint="eastAsia"/>
          <w:b/>
          <w:color w:val="000000"/>
        </w:rPr>
        <w:t>Entity and contents based search system in International Music Score Library Project (IMSLP)</w:t>
      </w:r>
      <w:r w:rsidRPr="008D0E44">
        <w:rPr>
          <w:b/>
        </w:rPr>
        <w:br/>
      </w:r>
      <w:r w:rsidRPr="008D0E44">
        <w:rPr>
          <w:b/>
          <w:color w:val="000000"/>
        </w:rPr>
        <w:t>Proposed People: Sung-Min Kim (</w:t>
      </w:r>
      <w:hyperlink r:id="rId14" w:history="1">
        <w:r w:rsidRPr="008D0E44">
          <w:rPr>
            <w:rStyle w:val="Hyperlink"/>
            <w:b/>
          </w:rPr>
          <w:t>suk30@pitt.edu</w:t>
        </w:r>
      </w:hyperlink>
      <w:r w:rsidRPr="008D0E44">
        <w:rPr>
          <w:b/>
          <w:color w:val="000000"/>
        </w:rPr>
        <w:t>)</w:t>
      </w:r>
    </w:p>
    <w:p w14:paraId="1D7B0565" w14:textId="77777777" w:rsidR="0057262A" w:rsidRPr="008D0E44" w:rsidRDefault="0057262A" w:rsidP="0057262A">
      <w:pPr>
        <w:rPr>
          <w:color w:val="000000"/>
        </w:rPr>
      </w:pPr>
      <w:r w:rsidRPr="008D0E44">
        <w:rPr>
          <w:b/>
          <w:color w:val="000000"/>
        </w:rPr>
        <w:t>Background</w:t>
      </w:r>
      <w:r w:rsidRPr="008D0E44">
        <w:rPr>
          <w:color w:val="000000"/>
        </w:rPr>
        <w:t xml:space="preserve">: International Music Score Library Project (http://imslp.org/) </w:t>
      </w:r>
      <w:r w:rsidRPr="008D0E44">
        <w:t xml:space="preserve">also known as the </w:t>
      </w:r>
      <w:proofErr w:type="spellStart"/>
      <w:r w:rsidRPr="008D0E44">
        <w:t>Petrucci</w:t>
      </w:r>
      <w:proofErr w:type="spellEnd"/>
      <w:r w:rsidRPr="008D0E44">
        <w:t xml:space="preserve"> Music </w:t>
      </w:r>
      <w:proofErr w:type="gramStart"/>
      <w:r w:rsidRPr="008D0E44">
        <w:t>Library,</w:t>
      </w:r>
      <w:proofErr w:type="gramEnd"/>
      <w:r w:rsidRPr="008D0E44">
        <w:t xml:space="preserve"> is an open online library project of storing scanned music scores, music media files, and work information mainly in classical music. IMSLP provides its users access to classical music scores from both the public domain and from composers who are willing to share their music without charge. Although IMSLP provide many contents in work pages, the major problem of this site is that it provides only keyword based search because it follows a wiki-like structure. The wiki-like structure is not designed for detailed searches; its users must know the name of the score or music work they are looking for or its composer or performers’ name.  It would be helpful to provide </w:t>
      </w:r>
      <w:r w:rsidRPr="008D0E44">
        <w:rPr>
          <w:rFonts w:hint="eastAsia"/>
        </w:rPr>
        <w:t>better</w:t>
      </w:r>
      <w:r w:rsidRPr="008D0E44">
        <w:t xml:space="preserve"> search functions</w:t>
      </w:r>
      <w:r w:rsidRPr="008D0E44">
        <w:rPr>
          <w:rFonts w:hint="eastAsia"/>
        </w:rPr>
        <w:t xml:space="preserve"> based on its contents, for example, title, music period, composition year, etc. </w:t>
      </w:r>
      <w:r w:rsidRPr="008D0E44">
        <w:t xml:space="preserve"> </w:t>
      </w:r>
    </w:p>
    <w:p w14:paraId="138ABC00" w14:textId="77777777" w:rsidR="0057262A" w:rsidRPr="008D0E44" w:rsidRDefault="0057262A" w:rsidP="0057262A">
      <w:pPr>
        <w:jc w:val="both"/>
        <w:rPr>
          <w:b/>
          <w:color w:val="000000"/>
        </w:rPr>
      </w:pPr>
      <w:r w:rsidRPr="008D0E44">
        <w:rPr>
          <w:b/>
          <w:color w:val="000000"/>
        </w:rPr>
        <w:t>Outcomes:</w:t>
      </w:r>
      <w:r w:rsidRPr="008D0E44">
        <w:rPr>
          <w:rFonts w:hint="eastAsia"/>
          <w:b/>
          <w:color w:val="000000"/>
        </w:rPr>
        <w:t xml:space="preserve"> </w:t>
      </w:r>
      <w:r w:rsidRPr="008D0E44">
        <w:rPr>
          <w:rFonts w:hint="eastAsia"/>
          <w:color w:val="000000"/>
        </w:rPr>
        <w:t>Th</w:t>
      </w:r>
      <w:r w:rsidRPr="008D0E44">
        <w:rPr>
          <w:color w:val="000000"/>
        </w:rPr>
        <w:t xml:space="preserve">is project will </w:t>
      </w:r>
      <w:r w:rsidRPr="008D0E44">
        <w:rPr>
          <w:rFonts w:hint="eastAsia"/>
          <w:color w:val="000000"/>
        </w:rPr>
        <w:t>improve</w:t>
      </w:r>
      <w:r w:rsidRPr="008D0E44">
        <w:rPr>
          <w:color w:val="000000"/>
        </w:rPr>
        <w:t xml:space="preserve"> music information </w:t>
      </w:r>
      <w:r w:rsidRPr="008D0E44">
        <w:rPr>
          <w:rFonts w:hint="eastAsia"/>
          <w:color w:val="000000"/>
        </w:rPr>
        <w:t>search</w:t>
      </w:r>
      <w:r w:rsidRPr="008D0E44">
        <w:rPr>
          <w:color w:val="000000"/>
        </w:rPr>
        <w:t xml:space="preserve"> f</w:t>
      </w:r>
      <w:r w:rsidRPr="008D0E44">
        <w:rPr>
          <w:rFonts w:hint="eastAsia"/>
          <w:color w:val="000000"/>
        </w:rPr>
        <w:t>un</w:t>
      </w:r>
      <w:r w:rsidRPr="008D0E44">
        <w:rPr>
          <w:color w:val="000000"/>
        </w:rPr>
        <w:t>ctions</w:t>
      </w:r>
      <w:r w:rsidRPr="008D0E44">
        <w:rPr>
          <w:rFonts w:hint="eastAsia"/>
          <w:color w:val="000000"/>
        </w:rPr>
        <w:t xml:space="preserve"> in IMSLP</w:t>
      </w:r>
      <w:r w:rsidRPr="008D0E44">
        <w:rPr>
          <w:color w:val="000000"/>
        </w:rPr>
        <w:t>.</w:t>
      </w:r>
    </w:p>
    <w:p w14:paraId="4C5B0A57" w14:textId="77777777" w:rsidR="0057262A" w:rsidRPr="008D0E44" w:rsidRDefault="0057262A" w:rsidP="0057262A">
      <w:pPr>
        <w:pStyle w:val="ListParagraph"/>
        <w:numPr>
          <w:ilvl w:val="0"/>
          <w:numId w:val="5"/>
        </w:numPr>
        <w:rPr>
          <w:color w:val="000000"/>
        </w:rPr>
      </w:pPr>
      <w:r w:rsidRPr="008D0E44">
        <w:rPr>
          <w:rFonts w:hint="eastAsia"/>
          <w:color w:val="000000"/>
        </w:rPr>
        <w:t>A prototype of search system</w:t>
      </w:r>
    </w:p>
    <w:p w14:paraId="5BA88A3D" w14:textId="77777777" w:rsidR="0057262A" w:rsidRPr="008D0E44" w:rsidRDefault="0057262A" w:rsidP="0057262A">
      <w:pPr>
        <w:pStyle w:val="ListParagraph"/>
        <w:numPr>
          <w:ilvl w:val="0"/>
          <w:numId w:val="5"/>
        </w:numPr>
        <w:rPr>
          <w:color w:val="000000"/>
        </w:rPr>
      </w:pPr>
      <w:r w:rsidRPr="008D0E44">
        <w:rPr>
          <w:color w:val="000000"/>
        </w:rPr>
        <w:t xml:space="preserve">Search function based on </w:t>
      </w:r>
      <w:r w:rsidRPr="008D0E44">
        <w:rPr>
          <w:rFonts w:hint="eastAsia"/>
          <w:color w:val="000000"/>
        </w:rPr>
        <w:t>contents</w:t>
      </w:r>
      <w:r w:rsidRPr="008D0E44">
        <w:rPr>
          <w:color w:val="000000"/>
        </w:rPr>
        <w:t xml:space="preserve"> </w:t>
      </w:r>
    </w:p>
    <w:p w14:paraId="4A7C264D" w14:textId="77777777" w:rsidR="004E6DAD" w:rsidRPr="008D0E44" w:rsidRDefault="004E6DAD" w:rsidP="00BD6E74">
      <w:pPr>
        <w:pStyle w:val="Heading1"/>
        <w:spacing w:before="0" w:after="0" w:line="240" w:lineRule="auto"/>
        <w:rPr>
          <w:rFonts w:ascii="Times New Roman" w:hAnsi="Times New Roman"/>
          <w:sz w:val="22"/>
          <w:szCs w:val="22"/>
        </w:rPr>
      </w:pPr>
    </w:p>
    <w:p w14:paraId="17D63DA7" w14:textId="77777777" w:rsidR="00AE1764" w:rsidRPr="008D0E44" w:rsidRDefault="00AE1764">
      <w:pPr>
        <w:spacing w:after="0" w:line="240" w:lineRule="auto"/>
      </w:pPr>
      <w:r w:rsidRPr="008D0E44">
        <w:br w:type="page"/>
      </w:r>
    </w:p>
    <w:p w14:paraId="1107F5CE" w14:textId="5525FE55" w:rsidR="00AE1764" w:rsidRPr="008D0E44" w:rsidRDefault="0057262A" w:rsidP="00AE1764">
      <w:pPr>
        <w:spacing w:after="0" w:line="240" w:lineRule="auto"/>
        <w:rPr>
          <w:b/>
        </w:rPr>
      </w:pPr>
      <w:r w:rsidRPr="008D0E44">
        <w:rPr>
          <w:b/>
        </w:rPr>
        <w:lastRenderedPageBreak/>
        <w:t>Project Id: W10</w:t>
      </w:r>
    </w:p>
    <w:p w14:paraId="796D93E8" w14:textId="77777777" w:rsidR="00AE1764" w:rsidRPr="008D0E44" w:rsidRDefault="00AE1764" w:rsidP="00AE1764">
      <w:pPr>
        <w:spacing w:after="0" w:line="240" w:lineRule="auto"/>
        <w:rPr>
          <w:b/>
        </w:rPr>
      </w:pPr>
      <w:r w:rsidRPr="008D0E44">
        <w:rPr>
          <w:b/>
        </w:rPr>
        <w:t>Project Title: Improving the interface design of Google Voice Search</w:t>
      </w:r>
    </w:p>
    <w:p w14:paraId="7BD034B2" w14:textId="77777777" w:rsidR="00AE1764" w:rsidRPr="008D0E44" w:rsidRDefault="00AE1764" w:rsidP="00AE1764">
      <w:pPr>
        <w:spacing w:after="0" w:line="240" w:lineRule="auto"/>
      </w:pPr>
      <w:r w:rsidRPr="008D0E44">
        <w:rPr>
          <w:b/>
        </w:rPr>
        <w:t xml:space="preserve">Contacts:  Wei </w:t>
      </w:r>
      <w:proofErr w:type="spellStart"/>
      <w:r w:rsidRPr="008D0E44">
        <w:rPr>
          <w:b/>
        </w:rPr>
        <w:t>Jeng</w:t>
      </w:r>
      <w:proofErr w:type="spellEnd"/>
      <w:r w:rsidRPr="008D0E44">
        <w:rPr>
          <w:b/>
        </w:rPr>
        <w:t xml:space="preserve"> &lt;cerises@gmail.com&gt;</w:t>
      </w:r>
    </w:p>
    <w:p w14:paraId="7D8295F5" w14:textId="77777777" w:rsidR="00AE1764" w:rsidRPr="008D0E44" w:rsidRDefault="00AE1764" w:rsidP="00AE1764">
      <w:pPr>
        <w:spacing w:after="0" w:line="240" w:lineRule="auto"/>
      </w:pPr>
    </w:p>
    <w:p w14:paraId="15BFDD9B" w14:textId="77777777" w:rsidR="00AE1764" w:rsidRPr="008D0E44" w:rsidRDefault="00AE1764" w:rsidP="00AE1764">
      <w:pPr>
        <w:spacing w:after="0" w:line="240" w:lineRule="auto"/>
        <w:rPr>
          <w:b/>
        </w:rPr>
      </w:pPr>
      <w:r w:rsidRPr="008D0E44">
        <w:rPr>
          <w:b/>
        </w:rPr>
        <w:t>Background</w:t>
      </w:r>
    </w:p>
    <w:p w14:paraId="7CA531B0" w14:textId="77777777" w:rsidR="00AE1764" w:rsidRPr="008D0E44" w:rsidRDefault="00AE1764" w:rsidP="00AE1764">
      <w:pPr>
        <w:spacing w:after="0" w:line="240" w:lineRule="auto"/>
      </w:pPr>
      <w:r w:rsidRPr="008D0E44">
        <w:t xml:space="preserve">Voice search such as </w:t>
      </w:r>
      <w:proofErr w:type="spellStart"/>
      <w:r w:rsidRPr="008D0E44">
        <w:t>Siri</w:t>
      </w:r>
      <w:proofErr w:type="spellEnd"/>
      <w:r w:rsidRPr="008D0E44">
        <w:t xml:space="preserve"> or Google Voice Search recently became increasingly popular for both mobile and desktop devices. Compared to a conventional search interface when using the keyboard for query input, a user’s interaction with voice search systems can be much more complex. Researchers [1] found that the users’ voice input errors (IE), topic familiarity, and topic </w:t>
      </w:r>
      <w:proofErr w:type="gramStart"/>
      <w:r w:rsidRPr="008D0E44">
        <w:t>complexity are</w:t>
      </w:r>
      <w:proofErr w:type="gramEnd"/>
      <w:r w:rsidRPr="008D0E44">
        <w:t xml:space="preserve"> the major obstacles for the effective voice search. Therefore, an improving design of current interface is needed.</w:t>
      </w:r>
    </w:p>
    <w:p w14:paraId="6870177C" w14:textId="77777777" w:rsidR="00AE1764" w:rsidRPr="008D0E44" w:rsidRDefault="00AE1764" w:rsidP="00AE1764">
      <w:pPr>
        <w:spacing w:after="0" w:line="240" w:lineRule="auto"/>
      </w:pPr>
    </w:p>
    <w:p w14:paraId="2F41D547" w14:textId="77777777" w:rsidR="00AE1764" w:rsidRPr="008D0E44" w:rsidRDefault="00AE1764" w:rsidP="00AE1764">
      <w:pPr>
        <w:spacing w:after="0" w:line="240" w:lineRule="auto"/>
        <w:rPr>
          <w:b/>
        </w:rPr>
      </w:pPr>
      <w:r w:rsidRPr="008D0E44">
        <w:rPr>
          <w:b/>
        </w:rPr>
        <w:t>Outcome</w:t>
      </w:r>
    </w:p>
    <w:p w14:paraId="0B9FC77C" w14:textId="77777777" w:rsidR="00AE1764" w:rsidRPr="008D0E44" w:rsidRDefault="00AE1764" w:rsidP="00AE1764">
      <w:pPr>
        <w:spacing w:after="0" w:line="240" w:lineRule="auto"/>
      </w:pPr>
      <w:r w:rsidRPr="008D0E44">
        <w:t>With the understanding of current issues with user interactions in Voice search, students need to design and implement a effective interface that 1) supports voice query reformulation and 2) reduces users’ overall efforts in their IE correcting.  </w:t>
      </w:r>
    </w:p>
    <w:p w14:paraId="0BB4867D" w14:textId="77777777" w:rsidR="00AE1764" w:rsidRPr="008D0E44" w:rsidRDefault="00AE1764" w:rsidP="00AE1764">
      <w:pPr>
        <w:spacing w:after="0" w:line="240" w:lineRule="auto"/>
      </w:pPr>
    </w:p>
    <w:p w14:paraId="279823DB" w14:textId="77777777" w:rsidR="00AE1764" w:rsidRPr="008D0E44" w:rsidRDefault="00AE1764" w:rsidP="00AE1764">
      <w:pPr>
        <w:spacing w:after="0" w:line="240" w:lineRule="auto"/>
      </w:pPr>
      <w:r w:rsidRPr="008D0E44">
        <w:t>Reference: </w:t>
      </w:r>
    </w:p>
    <w:p w14:paraId="12A4561D" w14:textId="77777777" w:rsidR="00AE1764" w:rsidRPr="008D0E44" w:rsidRDefault="00AE1764" w:rsidP="00AE1764">
      <w:pPr>
        <w:spacing w:after="0" w:line="240" w:lineRule="auto"/>
      </w:pPr>
      <w:r w:rsidRPr="008D0E44">
        <w:t xml:space="preserve">[1] </w:t>
      </w:r>
      <w:proofErr w:type="gramStart"/>
      <w:r w:rsidRPr="008D0E44">
        <w:t xml:space="preserve">Jiang, J., </w:t>
      </w:r>
      <w:proofErr w:type="spellStart"/>
      <w:r w:rsidRPr="008D0E44">
        <w:t>Jeng</w:t>
      </w:r>
      <w:proofErr w:type="spellEnd"/>
      <w:r w:rsidRPr="008D0E44">
        <w:t>, W., &amp; He, D. (2013).</w:t>
      </w:r>
      <w:proofErr w:type="gramEnd"/>
      <w:r w:rsidRPr="008D0E44">
        <w:t xml:space="preserve"> How Do Users Respond to Voice Input Errors? </w:t>
      </w:r>
      <w:proofErr w:type="gramStart"/>
      <w:r w:rsidRPr="008D0E44">
        <w:t>Lexical and Phonetic Query Reformulation in Voice Search.</w:t>
      </w:r>
      <w:proofErr w:type="gramEnd"/>
      <w:r w:rsidRPr="008D0E44">
        <w:t xml:space="preserve"> </w:t>
      </w:r>
      <w:proofErr w:type="gramStart"/>
      <w:r w:rsidRPr="008D0E44">
        <w:t>In Proceedings of the SIGIR'13.</w:t>
      </w:r>
      <w:proofErr w:type="gramEnd"/>
    </w:p>
    <w:p w14:paraId="458849F0" w14:textId="77777777" w:rsidR="00581439" w:rsidRPr="008D0E44" w:rsidRDefault="00581439">
      <w:pPr>
        <w:spacing w:after="0" w:line="240" w:lineRule="auto"/>
      </w:pPr>
    </w:p>
    <w:p w14:paraId="188946E5" w14:textId="77777777" w:rsidR="00581439" w:rsidRPr="008D0E44" w:rsidRDefault="00581439">
      <w:pPr>
        <w:spacing w:after="0" w:line="240" w:lineRule="auto"/>
      </w:pPr>
    </w:p>
    <w:p w14:paraId="65717656" w14:textId="77777777" w:rsidR="004E6DAD" w:rsidRPr="008D0E44" w:rsidRDefault="004E6DAD">
      <w:pPr>
        <w:spacing w:after="0" w:line="240" w:lineRule="auto"/>
        <w:rPr>
          <w:b/>
          <w:bCs/>
          <w:kern w:val="32"/>
        </w:rPr>
      </w:pPr>
      <w:r w:rsidRPr="008D0E44">
        <w:br w:type="page"/>
      </w:r>
    </w:p>
    <w:p w14:paraId="4CD5B575" w14:textId="77777777" w:rsidR="00BD6E74" w:rsidRPr="008D0E44" w:rsidRDefault="009E6D4C" w:rsidP="00BD6E74">
      <w:pPr>
        <w:pStyle w:val="Heading1"/>
        <w:spacing w:before="0" w:after="0" w:line="240" w:lineRule="auto"/>
        <w:rPr>
          <w:rFonts w:ascii="Times New Roman" w:hAnsi="Times New Roman"/>
          <w:sz w:val="22"/>
          <w:szCs w:val="22"/>
        </w:rPr>
      </w:pPr>
      <w:r w:rsidRPr="008D0E44">
        <w:rPr>
          <w:rFonts w:ascii="Times New Roman" w:hAnsi="Times New Roman"/>
          <w:sz w:val="22"/>
          <w:szCs w:val="22"/>
        </w:rPr>
        <w:lastRenderedPageBreak/>
        <w:t>Group 2: Mobile Retrieval</w:t>
      </w:r>
    </w:p>
    <w:p w14:paraId="3D9F18C7" w14:textId="77777777" w:rsidR="009E6D4C" w:rsidRPr="008D0E44" w:rsidRDefault="009E6D4C" w:rsidP="00BD6E74">
      <w:pPr>
        <w:spacing w:after="0" w:line="240" w:lineRule="auto"/>
        <w:rPr>
          <w:b/>
          <w:bCs/>
        </w:rPr>
      </w:pPr>
    </w:p>
    <w:p w14:paraId="5C8514F5" w14:textId="1F9FFBC9" w:rsidR="0057262A" w:rsidRPr="008D0E44" w:rsidRDefault="00AE1764" w:rsidP="0057262A">
      <w:pPr>
        <w:spacing w:after="0" w:line="240" w:lineRule="auto"/>
        <w:rPr>
          <w:b/>
          <w:bCs/>
        </w:rPr>
      </w:pPr>
      <w:r w:rsidRPr="008D0E44">
        <w:rPr>
          <w:b/>
          <w:bCs/>
        </w:rPr>
        <w:t>Project ID: M1</w:t>
      </w:r>
      <w:r w:rsidR="0057262A" w:rsidRPr="008D0E44">
        <w:rPr>
          <w:b/>
        </w:rPr>
        <w:br/>
        <w:t>Project Title: Inferring Users’ Eye-gaze Attention from Mobile Touch Interaction</w:t>
      </w:r>
      <w:r w:rsidR="0057262A" w:rsidRPr="008D0E44">
        <w:rPr>
          <w:b/>
        </w:rPr>
        <w:br/>
        <w:t xml:space="preserve">Contacts: </w:t>
      </w:r>
      <w:proofErr w:type="spellStart"/>
      <w:r w:rsidR="0057262A" w:rsidRPr="008D0E44">
        <w:rPr>
          <w:b/>
        </w:rPr>
        <w:t>Shuguang</w:t>
      </w:r>
      <w:proofErr w:type="spellEnd"/>
      <w:r w:rsidR="0057262A" w:rsidRPr="008D0E44">
        <w:rPr>
          <w:b/>
        </w:rPr>
        <w:t xml:space="preserve"> Han (hanshuguang@gmail.com)</w:t>
      </w:r>
    </w:p>
    <w:p w14:paraId="578B2336" w14:textId="77777777" w:rsidR="0057262A" w:rsidRPr="008D0E44" w:rsidRDefault="0057262A" w:rsidP="0057262A">
      <w:pPr>
        <w:spacing w:after="120"/>
        <w:jc w:val="both"/>
      </w:pPr>
    </w:p>
    <w:p w14:paraId="7881D00B" w14:textId="77777777" w:rsidR="0057262A" w:rsidRPr="008D0E44" w:rsidRDefault="0057262A" w:rsidP="0057262A">
      <w:pPr>
        <w:spacing w:after="120"/>
        <w:jc w:val="both"/>
      </w:pPr>
      <w:r w:rsidRPr="008D0E44">
        <w:t xml:space="preserve">Mobile devices, particularly the smartphones, are widely used in people’s daily lives. Comparing to the desktop computers, mobile devices have relatively small screens. On the one hand, this prevents users from fully exploring the content on web pages; on the other hand, it provides the opportunities for us to accurately infer user’s eye gaze attentions </w:t>
      </w:r>
      <w:r w:rsidRPr="008D0E44">
        <w:fldChar w:fldCharType="begin" w:fldLock="1"/>
      </w:r>
      <w:r w:rsidRPr="008D0E44">
        <w:instrText>ADDIN CSL_CITATION { "citationItems" : [ { "id" : "ITEM-1", "itemData" : { "author" : [ { "dropping-particle" : "", "family" : "Han", "given" : "S", "non-dropping-particle" : "", "parse-names" : false, "suffix" : "" }, { "dropping-particle" : "", "family" : "Hsiao", "given" : "IH", "non-dropping-particle" : "", "parse-names" : false, "suffix" : "" }, { "dropping-particle" : "", "family" : "Parra", "given" : "D", "non-dropping-particle" : "", "parse-names" : false, "suffix" : "" } ], "container-title" : "Social Computing, Behavioral-Cultural  \u2026", "id" : "ITEM-1", "issued" : { "date-parts" : [ [ "2014" ] ] }, "title" : "A Study of Mobile Information Exploration with Multi-touch Interactions", "type" : "article-journal" }, "uris" : [ "http://www.mendeley.com/documents/?uuid=cf5e252c-8625-4c84-bfc3-af4f629b86b3" ] } ], "mendeley" : { "previouslyFormattedCitation" : "(Han, Hsiao, &amp; Parra, 2014)" }, "properties" : { "noteIndex" : 0 }, "schema" : "https://github.com/citation-style-language/schema/raw/master/csl-citation.json" }</w:instrText>
      </w:r>
      <w:r w:rsidRPr="008D0E44">
        <w:fldChar w:fldCharType="separate"/>
      </w:r>
      <w:r w:rsidRPr="008D0E44">
        <w:rPr>
          <w:noProof/>
        </w:rPr>
        <w:t>(Han, Hsiao, &amp; Parra, 2014)</w:t>
      </w:r>
      <w:r w:rsidRPr="008D0E44">
        <w:fldChar w:fldCharType="end"/>
      </w:r>
      <w:r w:rsidRPr="008D0E44">
        <w:t xml:space="preserve">. The eye-gaze attentions can be used for better modeling of users’ interests </w:t>
      </w:r>
      <w:r w:rsidRPr="008D0E44">
        <w:fldChar w:fldCharType="begin" w:fldLock="1"/>
      </w:r>
      <w:r w:rsidRPr="008D0E44">
        <w:instrText>ADDIN CSL_CITATION { "citationItems" : [ { "id" : "ITEM-1", "itemData" : { "DOI" : "10.1145/1390334.1390401", "ISBN" : "9781605581644", "author" : [ { "dropping-particle" : "", "family" : "Buscher", "given" : "Georg", "non-dropping-particle" : "", "parse-names" : false, "suffix" : "" }, { "dropping-particle" : "", "family" : "Dengel", "given" : "Andreas", "non-dropping-particle" : "", "parse-names" : false, "suffix" : "" }, { "dropping-particle" : "", "family" : "Elst", "given" : "Ludger", "non-dropping-particle" : "van", "parse-names" : false, "suffix" : "" } ], "container-title" : "Proceedings of the 31st annual international ACM SIGIR conference on Research and development in information retrieval - SIGIR '08", "id" : "ITEM-1", "issued" : { "date-parts" : [ [ "2008", "7", "20" ] ] }, "page" : "387", "publisher" : "ACM Press", "publisher-place" : "New York, New York, USA", "title" : "Query expansion using gaze-based feedback on the subdocument level", "type" : "paper-conference" }, "uris" : [ "http://www.mendeley.com/documents/?uuid=f6ac77d5-bcd5-4206-a73f-4eda67d677fa" ] } ], "mendeley" : { "previouslyFormattedCitation" : "(Buscher, Dengel, &amp; van Elst, 2008)" }, "properties" : { "noteIndex" : 0 }, "schema" : "https://github.com/citation-style-language/schema/raw/master/csl-citation.json" }</w:instrText>
      </w:r>
      <w:r w:rsidRPr="008D0E44">
        <w:fldChar w:fldCharType="separate"/>
      </w:r>
      <w:r w:rsidRPr="008D0E44">
        <w:rPr>
          <w:noProof/>
        </w:rPr>
        <w:t>(Buscher, Dengel, &amp; van Elst, 2008)</w:t>
      </w:r>
      <w:r w:rsidRPr="008D0E44">
        <w:fldChar w:fldCharType="end"/>
      </w:r>
      <w:r w:rsidRPr="008D0E44">
        <w:t xml:space="preserve">. The estimation of eye-gaze attention based on Mobile Touch Interactions (MTIs) is not an easy task due to a lack of ground-truth data to evaluate the estimation algorithms – some researchers has tried the eye-tracking experiments </w:t>
      </w:r>
      <w:r w:rsidRPr="008D0E44">
        <w:fldChar w:fldCharType="begin" w:fldLock="1"/>
      </w:r>
      <w:r w:rsidRPr="008D0E44">
        <w:instrText>ADDIN CSL_CITATION { "citationItems" : [ { "id" : "ITEM-1", "itemData" : { "DOI" : "10.1145/2168556.2168643", "ISBN" : "9781450312219", "author" : [ { "dropping-particle" : "", "family" : "Biedert", "given" : "Ralf", "non-dropping-particle" : "", "parse-names" : false, "suffix" : "" }, { "dropping-particle" : "", "family" : "Dengel", "given" : "Andreas", "non-dropping-particle" : "", "parse-names" : false, "suffix" : "" }, { "dropping-particle" : "", "family" : "Buscher", "given" : "Georg", "non-dropping-particle" : "", "parse-names" : false, "suffix" : "" }, { "dropping-particle" : "", "family" : "Vartan", "given" : "Arman", "non-dropping-particle" : "", "parse-names" : false, "suffix" : "" } ], "container-title" : "Proceedings of the Symposium on Eye Tracking Research and Applications - ETRA '12", "id" : "ITEM-1", "issued" : { "date-parts" : [ [ "2012", "3", "28" ] ] }, "page" : "385", "publisher" : "ACM Press", "publisher-place" : "New York, New York, USA", "title" : "Reading and estimating gaze on smart phones", "type" : "paper-conference" }, "uris" : [ "http://www.mendeley.com/documents/?uuid=8e0a93b1-7bfb-479b-9659-a400472ee2d9" ] } ], "mendeley" : { "previouslyFormattedCitation" : "(Biedert, Dengel, Buscher, &amp; Vartan, 2012)" }, "properties" : { "noteIndex" : 0 }, "schema" : "https://github.com/citation-style-language/schema/raw/master/csl-citation.json" }</w:instrText>
      </w:r>
      <w:r w:rsidRPr="008D0E44">
        <w:fldChar w:fldCharType="separate"/>
      </w:r>
      <w:r w:rsidRPr="008D0E44">
        <w:rPr>
          <w:noProof/>
        </w:rPr>
        <w:t>(Biedert, Dengel, Buscher, &amp; Vartan, 2012)</w:t>
      </w:r>
      <w:r w:rsidRPr="008D0E44">
        <w:fldChar w:fldCharType="end"/>
      </w:r>
      <w:r w:rsidRPr="008D0E44">
        <w:t xml:space="preserve">, but the experiments are too expensive and require too many resources for replications. In additional, seeing is not aware </w:t>
      </w:r>
      <w:r w:rsidRPr="008D0E44">
        <w:fldChar w:fldCharType="begin" w:fldLock="1"/>
      </w:r>
      <w:r w:rsidRPr="008D0E44">
        <w:instrText>ADDIN CSL_CITATION { "citationItems" : [ { "id" : "ITEM-1", "itemData" : { "DOI" : "10.1016/S0010-0277(00)00126-8", "ISSN" : "00100277", "abstract" : "Four basic approaches that have been used to demonstrate perception without awareness are described. Each approach reflects one of two types of experimental logic and one of two possible methods for controlling awareness. The experimental logic has been either to demonstrate a dissociation between a measure of perception with awareness and a measure that is sensitive to perception without awareness or to demonstrate a qualitative difference between the consequences of perception with and without awareness. Awareness has been controlled either by manipulating the stimulus conditions or by instructing observers on how to distribute their attention. The experimental findings based on all four approaches lead to the same conclusion; namely, stimuli are perceived even when observers are unaware of the stimuli. This conclusion is supported by results of studies in which awareness has been assessed with either objective measures of forced-choice discriminations or measures based on verbalizations of subjective conscious experiences. Given this solid empirical support for the concept of perception without awareness, a direction for future research studies is to assess the functions of information perceived without awareness in determining what is perceived with awareness. The available evidence suggests that information perceived without awareness both biases what stimuli are perceived with awareness and influences how stimuli perceived with awareness are consciously experienced.", "author" : [ { "dropping-particle" : "", "family" : "Merikle", "given" : "P", "non-dropping-particle" : "", "parse-names" : false, "suffix" : "" } ], "container-title" : "Cognition", "id" : "ITEM-1", "issue" : "1-2", "issued" : { "date-parts" : [ [ "2001", "4" ] ] }, "page" : "115-134", "title" : "Perception without awareness: perspectives from cognitive psychology", "type" : "article-journal", "volume" : "79" }, "uris" : [ "http://www.mendeley.com/documents/?uuid=ceed47fe-5d28-41b0-87ed-8f3531630102" ] } ], "mendeley" : { "previouslyFormattedCitation" : "(Merikle, 2001)" }, "properties" : { "noteIndex" : 0 }, "schema" : "https://github.com/citation-style-language/schema/raw/master/csl-citation.json" }</w:instrText>
      </w:r>
      <w:r w:rsidRPr="008D0E44">
        <w:fldChar w:fldCharType="separate"/>
      </w:r>
      <w:r w:rsidRPr="008D0E44">
        <w:rPr>
          <w:noProof/>
        </w:rPr>
        <w:t>(Merikle, 2001)</w:t>
      </w:r>
      <w:r w:rsidRPr="008D0E44">
        <w:fldChar w:fldCharType="end"/>
      </w:r>
      <w:r w:rsidRPr="008D0E44">
        <w:t xml:space="preserve"> – it is probably that a user does not aware the information he/she reads.</w:t>
      </w:r>
    </w:p>
    <w:p w14:paraId="27173C6B" w14:textId="77777777" w:rsidR="0057262A" w:rsidRPr="008D0E44" w:rsidRDefault="0057262A" w:rsidP="0057262A">
      <w:pPr>
        <w:spacing w:after="120"/>
        <w:jc w:val="both"/>
      </w:pPr>
      <w:r w:rsidRPr="008D0E44">
        <w:t xml:space="preserve">In this project, we want to perform a </w:t>
      </w:r>
      <w:r w:rsidRPr="008D0E44">
        <w:rPr>
          <w:u w:val="single"/>
        </w:rPr>
        <w:t>free-recall</w:t>
      </w:r>
      <w:r w:rsidRPr="008D0E44">
        <w:t xml:space="preserve"> experiment that follows the paradigm in several psychology experiments, that is, asking users to recall the information (or words) he/she just read – this information is then treated as what a user can aware. At the same time, we also log users’ MTIs so that we can figure out the best approach to infer the information that a user can capture through the interactions on mobile devices. The purposes of this project are:</w:t>
      </w:r>
    </w:p>
    <w:p w14:paraId="4175A99D" w14:textId="77777777" w:rsidR="0057262A" w:rsidRPr="008D0E44" w:rsidRDefault="0057262A" w:rsidP="0057262A">
      <w:pPr>
        <w:pStyle w:val="ListParagraph"/>
        <w:numPr>
          <w:ilvl w:val="0"/>
          <w:numId w:val="7"/>
        </w:numPr>
        <w:spacing w:after="120"/>
        <w:jc w:val="both"/>
      </w:pPr>
      <w:r w:rsidRPr="008D0E44">
        <w:t xml:space="preserve">Builds a prototype system that provides two functions: 1) mobile touch interaction logging; and 2) receives users’ free recall information in the prototype system and writes it back into the database. </w:t>
      </w:r>
    </w:p>
    <w:p w14:paraId="59F8D695" w14:textId="77777777" w:rsidR="0057262A" w:rsidRPr="008D0E44" w:rsidRDefault="0057262A" w:rsidP="0057262A">
      <w:pPr>
        <w:pStyle w:val="ListParagraph"/>
        <w:numPr>
          <w:ilvl w:val="0"/>
          <w:numId w:val="7"/>
        </w:numPr>
        <w:spacing w:after="120"/>
        <w:jc w:val="both"/>
      </w:pPr>
      <w:r w:rsidRPr="008D0E44">
        <w:t>Designs a user study and conducts preliminary analysis on inferring eye-gaze attention.</w:t>
      </w:r>
    </w:p>
    <w:p w14:paraId="3A4CF735" w14:textId="77777777" w:rsidR="0057262A" w:rsidRPr="008D0E44" w:rsidRDefault="0057262A" w:rsidP="0057262A">
      <w:pPr>
        <w:spacing w:after="120"/>
        <w:jc w:val="both"/>
        <w:rPr>
          <w:b/>
        </w:rPr>
      </w:pPr>
      <w:r w:rsidRPr="008D0E44">
        <w:rPr>
          <w:b/>
        </w:rPr>
        <w:t>Outcome:</w:t>
      </w:r>
    </w:p>
    <w:p w14:paraId="35B4875E" w14:textId="77777777" w:rsidR="0057262A" w:rsidRPr="008D0E44" w:rsidRDefault="0057262A" w:rsidP="0057262A">
      <w:pPr>
        <w:spacing w:after="120"/>
        <w:jc w:val="both"/>
      </w:pPr>
      <w:r w:rsidRPr="008D0E44">
        <w:t>A prototype system, a preliminary user study and its result analysis</w:t>
      </w:r>
    </w:p>
    <w:p w14:paraId="69B9F631" w14:textId="77777777" w:rsidR="0057262A" w:rsidRPr="008D0E44" w:rsidRDefault="0057262A" w:rsidP="0057262A">
      <w:pPr>
        <w:spacing w:after="120"/>
        <w:jc w:val="both"/>
      </w:pPr>
    </w:p>
    <w:p w14:paraId="1E2695DC" w14:textId="77777777" w:rsidR="0057262A" w:rsidRPr="008D0E44" w:rsidRDefault="0057262A" w:rsidP="0057262A">
      <w:pPr>
        <w:pStyle w:val="NormalWeb"/>
        <w:spacing w:before="60" w:beforeAutospacing="0" w:after="120" w:afterAutospacing="0"/>
        <w:ind w:left="475" w:hanging="475"/>
        <w:rPr>
          <w:rFonts w:ascii="Arial" w:hAnsi="Arial" w:cs="Arial"/>
          <w:sz w:val="22"/>
          <w:szCs w:val="22"/>
        </w:rPr>
      </w:pPr>
    </w:p>
    <w:p w14:paraId="494FED84" w14:textId="77777777" w:rsidR="0057262A" w:rsidRPr="008D0E44" w:rsidRDefault="0057262A" w:rsidP="0057262A">
      <w:pPr>
        <w:pStyle w:val="NormalWeb"/>
        <w:spacing w:before="60" w:beforeAutospacing="0" w:after="120" w:afterAutospacing="0"/>
        <w:ind w:left="475" w:hanging="475"/>
        <w:rPr>
          <w:noProof/>
          <w:sz w:val="22"/>
          <w:szCs w:val="22"/>
        </w:rPr>
      </w:pPr>
      <w:r w:rsidRPr="008D0E44">
        <w:rPr>
          <w:sz w:val="22"/>
          <w:szCs w:val="22"/>
        </w:rPr>
        <w:fldChar w:fldCharType="begin" w:fldLock="1"/>
      </w:r>
      <w:r w:rsidRPr="008D0E44">
        <w:rPr>
          <w:sz w:val="22"/>
          <w:szCs w:val="22"/>
        </w:rPr>
        <w:instrText xml:space="preserve">ADDIN Mendeley Bibliography CSL_BIBLIOGRAPHY </w:instrText>
      </w:r>
      <w:r w:rsidRPr="008D0E44">
        <w:rPr>
          <w:sz w:val="22"/>
          <w:szCs w:val="22"/>
        </w:rPr>
        <w:fldChar w:fldCharType="separate"/>
      </w:r>
      <w:r w:rsidRPr="008D0E44">
        <w:rPr>
          <w:noProof/>
          <w:sz w:val="22"/>
          <w:szCs w:val="22"/>
        </w:rPr>
        <w:t xml:space="preserve">Biedert, R., Dengel, A., Buscher, G., &amp; Vartan, A. (2012). Reading and estimating gaze on smart phones. In </w:t>
      </w:r>
      <w:r w:rsidRPr="008D0E44">
        <w:rPr>
          <w:i/>
          <w:iCs/>
          <w:noProof/>
          <w:sz w:val="22"/>
          <w:szCs w:val="22"/>
        </w:rPr>
        <w:t>Proceedings of the Symposium on Eye Tracking Research and Applications - ETRA ’12</w:t>
      </w:r>
      <w:r w:rsidRPr="008D0E44">
        <w:rPr>
          <w:noProof/>
          <w:sz w:val="22"/>
          <w:szCs w:val="22"/>
        </w:rPr>
        <w:t xml:space="preserve"> (p. 385). New York, New York, USA: ACM Press. doi:10.1145/2168556.2168643</w:t>
      </w:r>
    </w:p>
    <w:p w14:paraId="1A57BD91" w14:textId="77777777" w:rsidR="0057262A" w:rsidRPr="008D0E44" w:rsidRDefault="0057262A" w:rsidP="0057262A">
      <w:pPr>
        <w:pStyle w:val="NormalWeb"/>
        <w:spacing w:before="60" w:beforeAutospacing="0" w:after="120" w:afterAutospacing="0"/>
        <w:ind w:left="475" w:hanging="475"/>
        <w:rPr>
          <w:noProof/>
          <w:sz w:val="22"/>
          <w:szCs w:val="22"/>
        </w:rPr>
      </w:pPr>
      <w:r w:rsidRPr="008D0E44">
        <w:rPr>
          <w:noProof/>
          <w:sz w:val="22"/>
          <w:szCs w:val="22"/>
        </w:rPr>
        <w:t xml:space="preserve">Buscher, G., Dengel, A., &amp; van Elst, L. (2008). Query expansion using gaze-based feedback on the subdocument level. In </w:t>
      </w:r>
      <w:r w:rsidRPr="008D0E44">
        <w:rPr>
          <w:i/>
          <w:iCs/>
          <w:noProof/>
          <w:sz w:val="22"/>
          <w:szCs w:val="22"/>
        </w:rPr>
        <w:t>Proceedings of the 31st annual international ACM SIGIR conference on Research and development in information retrieval - SIGIR ’08</w:t>
      </w:r>
      <w:r w:rsidRPr="008D0E44">
        <w:rPr>
          <w:noProof/>
          <w:sz w:val="22"/>
          <w:szCs w:val="22"/>
        </w:rPr>
        <w:t xml:space="preserve"> (p. 387). New York, New York, USA: ACM Press. doi:10.1145/1390334.1390401</w:t>
      </w:r>
    </w:p>
    <w:p w14:paraId="33102AA2" w14:textId="77777777" w:rsidR="0057262A" w:rsidRPr="008D0E44" w:rsidRDefault="0057262A" w:rsidP="0057262A">
      <w:pPr>
        <w:pStyle w:val="NormalWeb"/>
        <w:spacing w:before="60" w:beforeAutospacing="0" w:after="120" w:afterAutospacing="0"/>
        <w:ind w:left="475" w:hanging="475"/>
        <w:rPr>
          <w:noProof/>
          <w:sz w:val="22"/>
          <w:szCs w:val="22"/>
        </w:rPr>
      </w:pPr>
      <w:r w:rsidRPr="008D0E44">
        <w:rPr>
          <w:noProof/>
          <w:sz w:val="22"/>
          <w:szCs w:val="22"/>
        </w:rPr>
        <w:t xml:space="preserve">Han, S., Hsiao, I., &amp; Parra, D. (2014). A Study of Mobile Information Exploration with Multi-touch Interactions. </w:t>
      </w:r>
      <w:r w:rsidRPr="008D0E44">
        <w:rPr>
          <w:i/>
          <w:iCs/>
          <w:noProof/>
          <w:sz w:val="22"/>
          <w:szCs w:val="22"/>
        </w:rPr>
        <w:t>Social Computing, Behavioral-Cultural  …</w:t>
      </w:r>
      <w:r w:rsidRPr="008D0E44">
        <w:rPr>
          <w:noProof/>
          <w:sz w:val="22"/>
          <w:szCs w:val="22"/>
        </w:rPr>
        <w:t>. Retrieved from http://link.springer.com/chapter/10.1007/978-3-319-05579-4_33</w:t>
      </w:r>
    </w:p>
    <w:p w14:paraId="0E406338" w14:textId="77777777" w:rsidR="0057262A" w:rsidRPr="008D0E44" w:rsidRDefault="0057262A" w:rsidP="0057262A">
      <w:pPr>
        <w:pStyle w:val="NormalWeb"/>
        <w:spacing w:before="60" w:beforeAutospacing="0" w:after="120" w:afterAutospacing="0"/>
        <w:ind w:left="475" w:hanging="475"/>
        <w:rPr>
          <w:sz w:val="22"/>
          <w:szCs w:val="22"/>
        </w:rPr>
      </w:pPr>
      <w:r w:rsidRPr="008D0E44">
        <w:rPr>
          <w:noProof/>
          <w:sz w:val="22"/>
          <w:szCs w:val="22"/>
        </w:rPr>
        <w:t xml:space="preserve">Merikle, P. (2001). Perception without awareness: perspectives from cognitive psychology. </w:t>
      </w:r>
      <w:r w:rsidRPr="008D0E44">
        <w:rPr>
          <w:i/>
          <w:iCs/>
          <w:noProof/>
          <w:sz w:val="22"/>
          <w:szCs w:val="22"/>
        </w:rPr>
        <w:t>Cognition</w:t>
      </w:r>
      <w:r w:rsidRPr="008D0E44">
        <w:rPr>
          <w:noProof/>
          <w:sz w:val="22"/>
          <w:szCs w:val="22"/>
        </w:rPr>
        <w:t xml:space="preserve">, </w:t>
      </w:r>
      <w:r w:rsidRPr="008D0E44">
        <w:rPr>
          <w:i/>
          <w:iCs/>
          <w:noProof/>
          <w:sz w:val="22"/>
          <w:szCs w:val="22"/>
        </w:rPr>
        <w:t>79</w:t>
      </w:r>
      <w:r w:rsidRPr="008D0E44">
        <w:rPr>
          <w:noProof/>
          <w:sz w:val="22"/>
          <w:szCs w:val="22"/>
        </w:rPr>
        <w:t>(1-2), 115–134. doi:10.1016/S0010-0277(00)00126-8</w:t>
      </w:r>
      <w:r w:rsidRPr="008D0E44">
        <w:rPr>
          <w:sz w:val="22"/>
          <w:szCs w:val="22"/>
        </w:rPr>
        <w:fldChar w:fldCharType="end"/>
      </w:r>
    </w:p>
    <w:p w14:paraId="572B1111" w14:textId="77777777" w:rsidR="0057262A" w:rsidRPr="008D0E44" w:rsidRDefault="0057262A" w:rsidP="009E6D4C">
      <w:pPr>
        <w:spacing w:after="0" w:line="240" w:lineRule="auto"/>
        <w:rPr>
          <w:b/>
          <w:bCs/>
        </w:rPr>
      </w:pPr>
    </w:p>
    <w:p w14:paraId="1E9BA0FD" w14:textId="77777777" w:rsidR="009E6D4C" w:rsidRPr="008D0E44" w:rsidRDefault="009E6D4C" w:rsidP="00BD6E74">
      <w:pPr>
        <w:spacing w:after="0" w:line="240" w:lineRule="auto"/>
        <w:rPr>
          <w:b/>
          <w:bCs/>
        </w:rPr>
      </w:pPr>
    </w:p>
    <w:p w14:paraId="537BD344" w14:textId="77777777" w:rsidR="009F0633" w:rsidRPr="008D0E44" w:rsidRDefault="009E6D4C" w:rsidP="00BD6E74">
      <w:pPr>
        <w:spacing w:after="0" w:line="240" w:lineRule="auto"/>
        <w:rPr>
          <w:b/>
          <w:bCs/>
        </w:rPr>
      </w:pPr>
      <w:r w:rsidRPr="008D0E44">
        <w:rPr>
          <w:b/>
          <w:bCs/>
        </w:rPr>
        <w:br w:type="page"/>
      </w:r>
      <w:r w:rsidR="00AE1764" w:rsidRPr="008D0E44">
        <w:rPr>
          <w:b/>
          <w:bCs/>
        </w:rPr>
        <w:lastRenderedPageBreak/>
        <w:t>Project ID: M2</w:t>
      </w:r>
    </w:p>
    <w:p w14:paraId="5064AADF" w14:textId="77777777" w:rsidR="009F0633" w:rsidRPr="008D0E44" w:rsidRDefault="00336E51" w:rsidP="00BD6E74">
      <w:pPr>
        <w:spacing w:after="0" w:line="240" w:lineRule="auto"/>
        <w:rPr>
          <w:b/>
          <w:bCs/>
        </w:rPr>
      </w:pPr>
      <w:r w:rsidRPr="008D0E44">
        <w:rPr>
          <w:b/>
          <w:bCs/>
        </w:rPr>
        <w:t xml:space="preserve">Project Title: </w:t>
      </w:r>
      <w:proofErr w:type="spellStart"/>
      <w:r w:rsidRPr="008D0E44">
        <w:rPr>
          <w:b/>
          <w:bCs/>
        </w:rPr>
        <w:t>L</w:t>
      </w:r>
      <w:r w:rsidR="009F0633" w:rsidRPr="008D0E44">
        <w:rPr>
          <w:b/>
          <w:bCs/>
        </w:rPr>
        <w:t>inkedin</w:t>
      </w:r>
      <w:proofErr w:type="spellEnd"/>
      <w:r w:rsidR="009F0633" w:rsidRPr="008D0E44">
        <w:rPr>
          <w:b/>
          <w:bCs/>
        </w:rPr>
        <w:t xml:space="preserve"> for android</w:t>
      </w:r>
      <w:r w:rsidR="009F0633" w:rsidRPr="008D0E44">
        <w:rPr>
          <w:b/>
        </w:rPr>
        <w:t xml:space="preserve"> </w:t>
      </w:r>
    </w:p>
    <w:p w14:paraId="40FC1EAE" w14:textId="77777777" w:rsidR="009F0633" w:rsidRPr="008D0E44" w:rsidRDefault="009F0633" w:rsidP="00BD6E74">
      <w:pPr>
        <w:spacing w:after="0" w:line="240" w:lineRule="auto"/>
        <w:rPr>
          <w:b/>
        </w:rPr>
      </w:pPr>
      <w:r w:rsidRPr="008D0E44">
        <w:rPr>
          <w:b/>
          <w:bCs/>
        </w:rPr>
        <w:t xml:space="preserve">Proposed people: </w:t>
      </w:r>
      <w:r w:rsidRPr="008D0E44">
        <w:rPr>
          <w:b/>
        </w:rPr>
        <w:t>Daqing He (dah44@pitt.edu)</w:t>
      </w:r>
    </w:p>
    <w:p w14:paraId="2331C1BE" w14:textId="77777777" w:rsidR="009E6D4C" w:rsidRPr="008D0E44" w:rsidRDefault="009E6D4C" w:rsidP="00BD6E74">
      <w:pPr>
        <w:spacing w:after="0" w:line="240" w:lineRule="auto"/>
        <w:rPr>
          <w:b/>
        </w:rPr>
      </w:pPr>
    </w:p>
    <w:p w14:paraId="46E26945" w14:textId="77777777" w:rsidR="009F0633" w:rsidRPr="008D0E44" w:rsidRDefault="009F0633" w:rsidP="00BD6E74">
      <w:pPr>
        <w:spacing w:after="0" w:line="240" w:lineRule="auto"/>
      </w:pPr>
      <w:r w:rsidRPr="008D0E44">
        <w:rPr>
          <w:b/>
        </w:rPr>
        <w:t>Background:</w:t>
      </w:r>
      <w:r w:rsidRPr="008D0E44">
        <w:t xml:space="preserve"> LinkedIn is the largest online professional network, which contains rich profiles of people’s experience, skills, and social networks. LinkedIn provides API for people search and group search, and various other functionalities. </w:t>
      </w:r>
    </w:p>
    <w:p w14:paraId="76ED4E56" w14:textId="77777777" w:rsidR="009F0633" w:rsidRPr="008D0E44" w:rsidRDefault="009F0633" w:rsidP="00BD6E74">
      <w:pPr>
        <w:spacing w:after="0" w:line="240" w:lineRule="auto"/>
      </w:pPr>
      <w:r w:rsidRPr="008D0E44">
        <w:t xml:space="preserve">This project is to explore the extension of LinkedIn on Android platform. You have the freedom to define what is the right LinkedIn search and presentation on a smartphone screen, and make it fashion, make it right. </w:t>
      </w:r>
    </w:p>
    <w:p w14:paraId="08E32405" w14:textId="77777777" w:rsidR="009E6D4C" w:rsidRPr="008D0E44" w:rsidRDefault="009E6D4C" w:rsidP="00BD6E74">
      <w:pPr>
        <w:spacing w:after="0" w:line="240" w:lineRule="auto"/>
        <w:rPr>
          <w:b/>
          <w:bCs/>
        </w:rPr>
      </w:pPr>
    </w:p>
    <w:p w14:paraId="0CE98127" w14:textId="77777777" w:rsidR="009F0633" w:rsidRPr="008D0E44" w:rsidRDefault="00F641D3" w:rsidP="00BD6E74">
      <w:pPr>
        <w:spacing w:after="0" w:line="240" w:lineRule="auto"/>
      </w:pPr>
      <w:r w:rsidRPr="008D0E44">
        <w:rPr>
          <w:b/>
          <w:bCs/>
        </w:rPr>
        <w:t>O</w:t>
      </w:r>
      <w:r w:rsidR="009F0633" w:rsidRPr="008D0E44">
        <w:rPr>
          <w:b/>
          <w:bCs/>
        </w:rPr>
        <w:t>utcome:</w:t>
      </w:r>
      <w:r w:rsidR="009F0633" w:rsidRPr="008D0E44">
        <w:br/>
        <w:t>a nice interface for searching and presenting LinkedIn data on android phone.</w:t>
      </w:r>
    </w:p>
    <w:p w14:paraId="750C6485" w14:textId="77777777" w:rsidR="009F0633" w:rsidRPr="008D0E44" w:rsidRDefault="009F0633" w:rsidP="00BD6E74">
      <w:pPr>
        <w:spacing w:after="0" w:line="240" w:lineRule="auto"/>
      </w:pPr>
    </w:p>
    <w:p w14:paraId="77793AB9" w14:textId="77777777" w:rsidR="00336E51" w:rsidRPr="008D0E44" w:rsidRDefault="00336E51" w:rsidP="00BD6E74">
      <w:pPr>
        <w:spacing w:after="0" w:line="240" w:lineRule="auto"/>
        <w:rPr>
          <w:b/>
        </w:rPr>
      </w:pPr>
    </w:p>
    <w:p w14:paraId="00CEC784" w14:textId="77777777" w:rsidR="009F0633" w:rsidRPr="008D0E44" w:rsidRDefault="00336E51" w:rsidP="00BD6E74">
      <w:pPr>
        <w:spacing w:after="0" w:line="240" w:lineRule="auto"/>
        <w:rPr>
          <w:b/>
        </w:rPr>
      </w:pPr>
      <w:r w:rsidRPr="008D0E44">
        <w:rPr>
          <w:b/>
        </w:rPr>
        <w:br w:type="page"/>
      </w:r>
      <w:r w:rsidR="00AE1764" w:rsidRPr="008D0E44">
        <w:rPr>
          <w:b/>
        </w:rPr>
        <w:lastRenderedPageBreak/>
        <w:t>Project id: M3</w:t>
      </w:r>
    </w:p>
    <w:p w14:paraId="17C8D39E" w14:textId="77777777" w:rsidR="009F0633" w:rsidRPr="008D0E44" w:rsidRDefault="00336E51" w:rsidP="00BD6E74">
      <w:pPr>
        <w:spacing w:after="0" w:line="240" w:lineRule="auto"/>
      </w:pPr>
      <w:r w:rsidRPr="008D0E44">
        <w:rPr>
          <w:b/>
        </w:rPr>
        <w:t xml:space="preserve">Project title: </w:t>
      </w:r>
      <w:proofErr w:type="spellStart"/>
      <w:r w:rsidRPr="008D0E44">
        <w:rPr>
          <w:b/>
        </w:rPr>
        <w:t>Mendeley</w:t>
      </w:r>
      <w:proofErr w:type="spellEnd"/>
      <w:r w:rsidR="009F0633" w:rsidRPr="008D0E44">
        <w:rPr>
          <w:b/>
        </w:rPr>
        <w:t xml:space="preserve"> for android</w:t>
      </w:r>
    </w:p>
    <w:p w14:paraId="0E6B24E0" w14:textId="77777777" w:rsidR="009F0633" w:rsidRPr="008D0E44" w:rsidRDefault="009F0633" w:rsidP="00BD6E74">
      <w:pPr>
        <w:spacing w:after="0" w:line="240" w:lineRule="auto"/>
        <w:rPr>
          <w:b/>
        </w:rPr>
      </w:pPr>
      <w:r w:rsidRPr="008D0E44">
        <w:rPr>
          <w:b/>
          <w:bCs/>
        </w:rPr>
        <w:t xml:space="preserve">Proposed people: </w:t>
      </w:r>
      <w:r w:rsidRPr="008D0E44">
        <w:rPr>
          <w:b/>
        </w:rPr>
        <w:t>Daqing He (</w:t>
      </w:r>
      <w:hyperlink r:id="rId15" w:history="1">
        <w:r w:rsidRPr="008D0E44">
          <w:rPr>
            <w:rStyle w:val="Hyperlink"/>
            <w:b/>
          </w:rPr>
          <w:t>dah44@pitt.edu</w:t>
        </w:r>
      </w:hyperlink>
      <w:r w:rsidRPr="008D0E44">
        <w:rPr>
          <w:b/>
        </w:rPr>
        <w:t>)</w:t>
      </w:r>
    </w:p>
    <w:p w14:paraId="3F726780" w14:textId="77777777" w:rsidR="00F641D3" w:rsidRPr="008D0E44" w:rsidRDefault="00F641D3" w:rsidP="00BD6E74">
      <w:pPr>
        <w:spacing w:after="0" w:line="240" w:lineRule="auto"/>
        <w:rPr>
          <w:b/>
        </w:rPr>
      </w:pPr>
    </w:p>
    <w:p w14:paraId="22F96B96" w14:textId="77777777" w:rsidR="009F0633" w:rsidRPr="008D0E44" w:rsidRDefault="009F0633" w:rsidP="00BD6E74">
      <w:pPr>
        <w:spacing w:after="0" w:line="240" w:lineRule="auto"/>
      </w:pPr>
      <w:r w:rsidRPr="008D0E44">
        <w:rPr>
          <w:b/>
        </w:rPr>
        <w:t>Background:</w:t>
      </w:r>
      <w:r w:rsidR="00336E51" w:rsidRPr="008D0E44">
        <w:t xml:space="preserve">  </w:t>
      </w:r>
      <w:proofErr w:type="spellStart"/>
      <w:r w:rsidR="00336E51" w:rsidRPr="008D0E44">
        <w:t>Mendeley</w:t>
      </w:r>
      <w:proofErr w:type="spellEnd"/>
      <w:r w:rsidRPr="008D0E44">
        <w:t xml:space="preserve"> is a </w:t>
      </w:r>
      <w:proofErr w:type="gramStart"/>
      <w:r w:rsidRPr="008D0E44">
        <w:t>well known</w:t>
      </w:r>
      <w:proofErr w:type="gramEnd"/>
      <w:r w:rsidRPr="008D0E44">
        <w:t xml:space="preserve"> online social reference management site, where people can upload articles to the site, and create their own personal library for the articles that they have read or they want to read. There are communities on it for sharing articles too.  </w:t>
      </w:r>
    </w:p>
    <w:p w14:paraId="55A11FA0" w14:textId="77777777" w:rsidR="009F0633" w:rsidRPr="008D0E44" w:rsidRDefault="009F0633" w:rsidP="00BD6E74">
      <w:pPr>
        <w:spacing w:after="0" w:line="240" w:lineRule="auto"/>
      </w:pPr>
      <w:r w:rsidRPr="008D0E44">
        <w:t>This project is to ex</w:t>
      </w:r>
      <w:r w:rsidR="00336E51" w:rsidRPr="008D0E44">
        <w:t xml:space="preserve">plore the extension of </w:t>
      </w:r>
      <w:proofErr w:type="spellStart"/>
      <w:r w:rsidR="00336E51" w:rsidRPr="008D0E44">
        <w:t>Mendeley</w:t>
      </w:r>
      <w:proofErr w:type="spellEnd"/>
      <w:r w:rsidRPr="008D0E44">
        <w:t xml:space="preserve"> on Android platform. You have the freedom to de</w:t>
      </w:r>
      <w:r w:rsidR="00336E51" w:rsidRPr="008D0E44">
        <w:t xml:space="preserve">fine what is the right </w:t>
      </w:r>
      <w:proofErr w:type="spellStart"/>
      <w:r w:rsidR="00336E51" w:rsidRPr="008D0E44">
        <w:t>Mendeley</w:t>
      </w:r>
      <w:proofErr w:type="spellEnd"/>
      <w:r w:rsidRPr="008D0E44">
        <w:t xml:space="preserve"> search and presentation on a smartphone screen, and make it fashion, make it right. </w:t>
      </w:r>
    </w:p>
    <w:p w14:paraId="21471791" w14:textId="77777777" w:rsidR="00F641D3" w:rsidRPr="008D0E44" w:rsidRDefault="00F641D3" w:rsidP="00BD6E74">
      <w:pPr>
        <w:spacing w:after="0" w:line="240" w:lineRule="auto"/>
        <w:rPr>
          <w:b/>
          <w:bCs/>
        </w:rPr>
      </w:pPr>
    </w:p>
    <w:p w14:paraId="3F5FD25E" w14:textId="77777777" w:rsidR="009F0633" w:rsidRPr="008D0E44" w:rsidRDefault="00F641D3" w:rsidP="00BD6E74">
      <w:pPr>
        <w:spacing w:after="0" w:line="240" w:lineRule="auto"/>
      </w:pPr>
      <w:r w:rsidRPr="008D0E44">
        <w:rPr>
          <w:b/>
          <w:bCs/>
        </w:rPr>
        <w:t>O</w:t>
      </w:r>
      <w:r w:rsidR="009F0633" w:rsidRPr="008D0E44">
        <w:rPr>
          <w:b/>
          <w:bCs/>
        </w:rPr>
        <w:t>utcome:</w:t>
      </w:r>
      <w:r w:rsidR="009F0633" w:rsidRPr="008D0E44">
        <w:br/>
        <w:t>a nice interface for searchin</w:t>
      </w:r>
      <w:r w:rsidR="00336E51" w:rsidRPr="008D0E44">
        <w:t xml:space="preserve">g and presenting </w:t>
      </w:r>
      <w:proofErr w:type="spellStart"/>
      <w:r w:rsidR="00336E51" w:rsidRPr="008D0E44">
        <w:t>Mendeley</w:t>
      </w:r>
      <w:proofErr w:type="spellEnd"/>
      <w:r w:rsidR="009F0633" w:rsidRPr="008D0E44">
        <w:t xml:space="preserve"> data on android phone.</w:t>
      </w:r>
    </w:p>
    <w:p w14:paraId="5A163EEE" w14:textId="77777777" w:rsidR="009F0633" w:rsidRPr="008D0E44" w:rsidRDefault="009F0633" w:rsidP="00BD6E74">
      <w:pPr>
        <w:spacing w:after="0" w:line="240" w:lineRule="auto"/>
      </w:pPr>
    </w:p>
    <w:p w14:paraId="2279280C" w14:textId="77777777" w:rsidR="009F0633" w:rsidRPr="008D0E44" w:rsidRDefault="009F0633" w:rsidP="00BD6E74">
      <w:pPr>
        <w:spacing w:after="0" w:line="240" w:lineRule="auto"/>
      </w:pPr>
    </w:p>
    <w:p w14:paraId="1D022A4E" w14:textId="77777777" w:rsidR="009E6D4C" w:rsidRPr="008D0E44" w:rsidRDefault="009E6D4C" w:rsidP="009E6D4C">
      <w:pPr>
        <w:spacing w:after="0" w:line="240" w:lineRule="auto"/>
        <w:rPr>
          <w:b/>
        </w:rPr>
      </w:pPr>
      <w:r w:rsidRPr="008D0E44">
        <w:br w:type="page"/>
      </w:r>
      <w:r w:rsidR="00AE1764" w:rsidRPr="00E22530">
        <w:rPr>
          <w:b/>
          <w:highlight w:val="green"/>
        </w:rPr>
        <w:lastRenderedPageBreak/>
        <w:t>Project id: M4</w:t>
      </w:r>
    </w:p>
    <w:p w14:paraId="771DB2EC" w14:textId="77777777" w:rsidR="009E6D4C" w:rsidRPr="008D0E44" w:rsidRDefault="00AE1764" w:rsidP="009E6D4C">
      <w:pPr>
        <w:spacing w:after="0" w:line="240" w:lineRule="auto"/>
      </w:pPr>
      <w:r w:rsidRPr="008D0E44">
        <w:rPr>
          <w:b/>
        </w:rPr>
        <w:t>Project title: Yahoo! Answers Search</w:t>
      </w:r>
      <w:r w:rsidR="009E6D4C" w:rsidRPr="008D0E44">
        <w:rPr>
          <w:b/>
        </w:rPr>
        <w:t xml:space="preserve"> for android</w:t>
      </w:r>
    </w:p>
    <w:p w14:paraId="4965F79A" w14:textId="77777777" w:rsidR="009E6D4C" w:rsidRPr="008D0E44" w:rsidRDefault="009E6D4C" w:rsidP="009E6D4C">
      <w:pPr>
        <w:spacing w:after="0" w:line="240" w:lineRule="auto"/>
        <w:rPr>
          <w:b/>
        </w:rPr>
      </w:pPr>
      <w:r w:rsidRPr="008D0E44">
        <w:rPr>
          <w:b/>
          <w:bCs/>
        </w:rPr>
        <w:t xml:space="preserve">Proposed people: </w:t>
      </w:r>
      <w:r w:rsidRPr="008D0E44">
        <w:rPr>
          <w:b/>
        </w:rPr>
        <w:t>Daqing He (</w:t>
      </w:r>
      <w:hyperlink r:id="rId16" w:history="1">
        <w:r w:rsidRPr="008D0E44">
          <w:rPr>
            <w:rStyle w:val="Hyperlink"/>
            <w:b/>
          </w:rPr>
          <w:t>dah44@pitt.edu</w:t>
        </w:r>
      </w:hyperlink>
      <w:r w:rsidRPr="008D0E44">
        <w:rPr>
          <w:b/>
        </w:rPr>
        <w:t>)</w:t>
      </w:r>
    </w:p>
    <w:p w14:paraId="67D8B020" w14:textId="77777777" w:rsidR="00F641D3" w:rsidRPr="008D0E44" w:rsidRDefault="00F641D3" w:rsidP="009E6D4C">
      <w:pPr>
        <w:spacing w:after="0" w:line="240" w:lineRule="auto"/>
        <w:rPr>
          <w:b/>
        </w:rPr>
      </w:pPr>
    </w:p>
    <w:p w14:paraId="7EE9AC04" w14:textId="77777777" w:rsidR="009E6D4C" w:rsidRPr="008D0E44" w:rsidRDefault="009E6D4C" w:rsidP="009E6D4C">
      <w:pPr>
        <w:spacing w:after="0" w:line="240" w:lineRule="auto"/>
      </w:pPr>
      <w:r w:rsidRPr="008D0E44">
        <w:rPr>
          <w:b/>
        </w:rPr>
        <w:t>Background:</w:t>
      </w:r>
      <w:r w:rsidR="00AE1764" w:rsidRPr="008D0E44">
        <w:t xml:space="preserve">  Yahoo! </w:t>
      </w:r>
      <w:proofErr w:type="gramStart"/>
      <w:r w:rsidR="00AE1764" w:rsidRPr="008D0E44">
        <w:t>Answers is</w:t>
      </w:r>
      <w:proofErr w:type="gramEnd"/>
      <w:r w:rsidR="00AE1764" w:rsidRPr="008D0E44">
        <w:t xml:space="preserve"> a huge collection of online questions and their answers. There are many searches performed on Yahoo! Answers everyday to look for questions and answers satisfying the queries, either as keywords or a whole natural language question. </w:t>
      </w:r>
      <w:r w:rsidRPr="008D0E44">
        <w:t>This project is to ex</w:t>
      </w:r>
      <w:r w:rsidR="00AE1764" w:rsidRPr="008D0E44">
        <w:t xml:space="preserve">plore a nice mobile search interface for retrieving similar questions for a given query </w:t>
      </w:r>
      <w:r w:rsidRPr="008D0E44">
        <w:t xml:space="preserve">on Android platform. You have the freedom to define what is the right </w:t>
      </w:r>
      <w:r w:rsidR="00AE1764" w:rsidRPr="008D0E44">
        <w:t>Yahoo! Answers mobile</w:t>
      </w:r>
      <w:r w:rsidRPr="008D0E44">
        <w:t xml:space="preserve"> search and presentation on a smartphone screen, and make it fashion, make it right. </w:t>
      </w:r>
    </w:p>
    <w:p w14:paraId="657900F9" w14:textId="77777777" w:rsidR="00F641D3" w:rsidRPr="008D0E44" w:rsidRDefault="00F641D3" w:rsidP="009E6D4C">
      <w:pPr>
        <w:spacing w:after="0" w:line="240" w:lineRule="auto"/>
        <w:rPr>
          <w:b/>
          <w:bCs/>
        </w:rPr>
      </w:pPr>
    </w:p>
    <w:p w14:paraId="6E274378" w14:textId="77777777" w:rsidR="009E6D4C" w:rsidRPr="008D0E44" w:rsidRDefault="00F641D3" w:rsidP="009E6D4C">
      <w:pPr>
        <w:spacing w:after="0" w:line="240" w:lineRule="auto"/>
      </w:pPr>
      <w:r w:rsidRPr="008D0E44">
        <w:rPr>
          <w:b/>
          <w:bCs/>
        </w:rPr>
        <w:t>O</w:t>
      </w:r>
      <w:r w:rsidR="009E6D4C" w:rsidRPr="008D0E44">
        <w:rPr>
          <w:b/>
          <w:bCs/>
        </w:rPr>
        <w:t>utcome:</w:t>
      </w:r>
      <w:r w:rsidR="009E6D4C" w:rsidRPr="008D0E44">
        <w:br/>
        <w:t>a nice interface for searchin</w:t>
      </w:r>
      <w:r w:rsidR="00AE1764" w:rsidRPr="008D0E44">
        <w:t>g and presenting Yahoo! Answers</w:t>
      </w:r>
      <w:r w:rsidR="009E6D4C" w:rsidRPr="008D0E44">
        <w:t xml:space="preserve"> data on android phone.</w:t>
      </w:r>
    </w:p>
    <w:p w14:paraId="73544BD3" w14:textId="77777777" w:rsidR="009E6D4C" w:rsidRPr="008D0E44" w:rsidRDefault="009E6D4C" w:rsidP="009E6D4C">
      <w:pPr>
        <w:spacing w:after="0" w:line="240" w:lineRule="auto"/>
      </w:pPr>
    </w:p>
    <w:p w14:paraId="03EDD9F6" w14:textId="273355A3" w:rsidR="00FA13F5" w:rsidRDefault="00FA13F5">
      <w:pPr>
        <w:spacing w:after="0" w:line="240" w:lineRule="auto"/>
      </w:pPr>
      <w:r>
        <w:br w:type="page"/>
      </w:r>
    </w:p>
    <w:p w14:paraId="183272C3" w14:textId="5CFFB842" w:rsidR="00FA13F5" w:rsidRDefault="00FA13F5" w:rsidP="00FA13F5">
      <w:pPr>
        <w:pStyle w:val="Heading1"/>
        <w:spacing w:before="0" w:after="0" w:line="240" w:lineRule="auto"/>
        <w:rPr>
          <w:rFonts w:ascii="Times New Roman" w:hAnsi="Times New Roman"/>
          <w:sz w:val="22"/>
          <w:szCs w:val="22"/>
        </w:rPr>
      </w:pPr>
      <w:r>
        <w:rPr>
          <w:rFonts w:ascii="Times New Roman" w:hAnsi="Times New Roman"/>
          <w:sz w:val="22"/>
          <w:szCs w:val="22"/>
        </w:rPr>
        <w:lastRenderedPageBreak/>
        <w:t>Group 3: TREC</w:t>
      </w:r>
      <w:r w:rsidRPr="008D0E44">
        <w:rPr>
          <w:rFonts w:ascii="Times New Roman" w:hAnsi="Times New Roman"/>
          <w:sz w:val="22"/>
          <w:szCs w:val="22"/>
        </w:rPr>
        <w:t xml:space="preserve"> Retrieval</w:t>
      </w:r>
      <w:r>
        <w:rPr>
          <w:rFonts w:ascii="Times New Roman" w:hAnsi="Times New Roman"/>
          <w:sz w:val="22"/>
          <w:szCs w:val="22"/>
        </w:rPr>
        <w:t xml:space="preserve"> tasks</w:t>
      </w:r>
    </w:p>
    <w:p w14:paraId="4A2DE039" w14:textId="77777777" w:rsidR="00FA13F5" w:rsidRDefault="00FA13F5" w:rsidP="00FA13F5"/>
    <w:p w14:paraId="1A27B0C5" w14:textId="7FB53494" w:rsidR="00FA13F5" w:rsidRDefault="00FA13F5" w:rsidP="00FA13F5">
      <w:r w:rsidRPr="00FA13F5">
        <w:rPr>
          <w:b/>
        </w:rPr>
        <w:t>Instructions</w:t>
      </w:r>
    </w:p>
    <w:p w14:paraId="63ACEE34" w14:textId="6EC47D41" w:rsidR="00FA13F5" w:rsidRDefault="00A417B7" w:rsidP="00FA13F5">
      <w:pPr>
        <w:pStyle w:val="ListParagraph"/>
        <w:numPr>
          <w:ilvl w:val="0"/>
          <w:numId w:val="8"/>
        </w:numPr>
      </w:pPr>
      <w:proofErr w:type="gramStart"/>
      <w:r>
        <w:t>v</w:t>
      </w:r>
      <w:r w:rsidR="00FA13F5">
        <w:t>isit</w:t>
      </w:r>
      <w:proofErr w:type="gramEnd"/>
      <w:r w:rsidR="00FA13F5">
        <w:t xml:space="preserve"> </w:t>
      </w:r>
      <w:hyperlink r:id="rId17" w:history="1">
        <w:r w:rsidR="00FA13F5" w:rsidRPr="002F088A">
          <w:rPr>
            <w:rStyle w:val="Hyperlink"/>
          </w:rPr>
          <w:t>http://trec.nist.gov/tracks.html</w:t>
        </w:r>
      </w:hyperlink>
      <w:r w:rsidR="00FA13F5">
        <w:t xml:space="preserve"> to look for current and past retrieval tasks conducted by top</w:t>
      </w:r>
      <w:r>
        <w:t xml:space="preserve"> information retrieval scholars,</w:t>
      </w:r>
      <w:r w:rsidR="00FA13F5">
        <w:t xml:space="preserve"> </w:t>
      </w:r>
    </w:p>
    <w:p w14:paraId="1CE8087D" w14:textId="1CADA2D1" w:rsidR="00FA13F5" w:rsidRDefault="00A417B7" w:rsidP="00FA13F5">
      <w:pPr>
        <w:pStyle w:val="ListParagraph"/>
        <w:numPr>
          <w:ilvl w:val="0"/>
          <w:numId w:val="8"/>
        </w:numPr>
      </w:pPr>
      <w:proofErr w:type="gramStart"/>
      <w:r>
        <w:t>w</w:t>
      </w:r>
      <w:r w:rsidR="00FA13F5">
        <w:t>ork</w:t>
      </w:r>
      <w:proofErr w:type="gramEnd"/>
      <w:r w:rsidR="00FA13F5">
        <w:t xml:space="preserve"> out a team first, </w:t>
      </w:r>
    </w:p>
    <w:p w14:paraId="7B6457E4" w14:textId="03062446" w:rsidR="00A417B7" w:rsidRDefault="00FA13F5" w:rsidP="00FA13F5">
      <w:pPr>
        <w:pStyle w:val="ListParagraph"/>
        <w:numPr>
          <w:ilvl w:val="0"/>
          <w:numId w:val="8"/>
        </w:numPr>
      </w:pPr>
      <w:proofErr w:type="gramStart"/>
      <w:r>
        <w:t>identify</w:t>
      </w:r>
      <w:proofErr w:type="gramEnd"/>
      <w:r>
        <w:t xml:space="preserve"> a potential track that the whole team is interested in, </w:t>
      </w:r>
      <w:r w:rsidR="00A417B7">
        <w:t>get familiar with the document collection and the search tasks,</w:t>
      </w:r>
    </w:p>
    <w:p w14:paraId="3A07F481" w14:textId="25E92390" w:rsidR="00A417B7" w:rsidRDefault="00A417B7" w:rsidP="00FA13F5">
      <w:pPr>
        <w:pStyle w:val="ListParagraph"/>
        <w:numPr>
          <w:ilvl w:val="0"/>
          <w:numId w:val="8"/>
        </w:numPr>
      </w:pPr>
      <w:proofErr w:type="gramStart"/>
      <w:r>
        <w:t>work</w:t>
      </w:r>
      <w:proofErr w:type="gramEnd"/>
      <w:r>
        <w:t xml:space="preserve"> out a draft of the term project,</w:t>
      </w:r>
      <w:r w:rsidR="00FA13F5">
        <w:t xml:space="preserve"> </w:t>
      </w:r>
    </w:p>
    <w:p w14:paraId="1F563621" w14:textId="77777777" w:rsidR="00A417B7" w:rsidRDefault="00A417B7" w:rsidP="00FA13F5">
      <w:pPr>
        <w:pStyle w:val="ListParagraph"/>
        <w:numPr>
          <w:ilvl w:val="0"/>
          <w:numId w:val="8"/>
        </w:numPr>
      </w:pPr>
      <w:proofErr w:type="gramStart"/>
      <w:r>
        <w:t>send</w:t>
      </w:r>
      <w:proofErr w:type="gramEnd"/>
      <w:r w:rsidR="00FA13F5">
        <w:t xml:space="preserve"> to me</w:t>
      </w:r>
      <w:r>
        <w:t xml:space="preserve"> a message with your team information and your project proposal draft</w:t>
      </w:r>
    </w:p>
    <w:p w14:paraId="45E64DA2" w14:textId="77777777" w:rsidR="00A417B7" w:rsidRDefault="00A417B7" w:rsidP="00A417B7"/>
    <w:p w14:paraId="7837DF07" w14:textId="749D7716" w:rsidR="00A417B7" w:rsidRDefault="00A417B7" w:rsidP="00A417B7">
      <w:pPr>
        <w:pStyle w:val="Heading1"/>
        <w:spacing w:before="0" w:after="0" w:line="240" w:lineRule="auto"/>
        <w:rPr>
          <w:rFonts w:ascii="Times New Roman" w:hAnsi="Times New Roman"/>
          <w:sz w:val="22"/>
          <w:szCs w:val="22"/>
        </w:rPr>
      </w:pPr>
      <w:r>
        <w:rPr>
          <w:rFonts w:ascii="Times New Roman" w:hAnsi="Times New Roman"/>
          <w:sz w:val="22"/>
          <w:szCs w:val="22"/>
        </w:rPr>
        <w:t>Group 4: Self-Proposed</w:t>
      </w:r>
      <w:r w:rsidRPr="008D0E44">
        <w:rPr>
          <w:rFonts w:ascii="Times New Roman" w:hAnsi="Times New Roman"/>
          <w:sz w:val="22"/>
          <w:szCs w:val="22"/>
        </w:rPr>
        <w:t xml:space="preserve"> Retrieval</w:t>
      </w:r>
      <w:r>
        <w:rPr>
          <w:rFonts w:ascii="Times New Roman" w:hAnsi="Times New Roman"/>
          <w:sz w:val="22"/>
          <w:szCs w:val="22"/>
        </w:rPr>
        <w:t xml:space="preserve"> Projects</w:t>
      </w:r>
    </w:p>
    <w:p w14:paraId="57EE6E8B" w14:textId="77777777" w:rsidR="00A417B7" w:rsidRPr="00A417B7" w:rsidRDefault="00A417B7" w:rsidP="00A417B7"/>
    <w:p w14:paraId="229C2438" w14:textId="77777777" w:rsidR="00A417B7" w:rsidRDefault="00A417B7" w:rsidP="00A417B7">
      <w:r w:rsidRPr="00FA13F5">
        <w:rPr>
          <w:b/>
        </w:rPr>
        <w:t>Instructions</w:t>
      </w:r>
    </w:p>
    <w:p w14:paraId="5B2642E5" w14:textId="5856C41F" w:rsidR="00A417B7" w:rsidRDefault="00A417B7" w:rsidP="00A417B7">
      <w:pPr>
        <w:pStyle w:val="ListParagraph"/>
        <w:numPr>
          <w:ilvl w:val="0"/>
          <w:numId w:val="9"/>
        </w:numPr>
      </w:pPr>
      <w:proofErr w:type="gramStart"/>
      <w:r>
        <w:t>read</w:t>
      </w:r>
      <w:proofErr w:type="gramEnd"/>
      <w:r>
        <w:t xml:space="preserve"> the proposed projects carefully. Only proceed with self-proposed retrieval projects when none of the above projects are suitable to you </w:t>
      </w:r>
    </w:p>
    <w:p w14:paraId="65E14120" w14:textId="77777777" w:rsidR="00A417B7" w:rsidRDefault="00A417B7" w:rsidP="00A417B7">
      <w:pPr>
        <w:pStyle w:val="ListParagraph"/>
        <w:numPr>
          <w:ilvl w:val="0"/>
          <w:numId w:val="9"/>
        </w:numPr>
      </w:pPr>
      <w:proofErr w:type="gramStart"/>
      <w:r>
        <w:t>work</w:t>
      </w:r>
      <w:proofErr w:type="gramEnd"/>
      <w:r>
        <w:t xml:space="preserve"> out a team first, </w:t>
      </w:r>
    </w:p>
    <w:p w14:paraId="0D8C6516" w14:textId="618F46DA" w:rsidR="00A417B7" w:rsidRDefault="00A417B7" w:rsidP="00A417B7">
      <w:pPr>
        <w:pStyle w:val="ListParagraph"/>
        <w:numPr>
          <w:ilvl w:val="0"/>
          <w:numId w:val="9"/>
        </w:numPr>
      </w:pPr>
      <w:proofErr w:type="gramStart"/>
      <w:r>
        <w:t>identify</w:t>
      </w:r>
      <w:proofErr w:type="gramEnd"/>
      <w:r>
        <w:t xml:space="preserve"> a potential retrieval task that the whole team is interested in</w:t>
      </w:r>
    </w:p>
    <w:p w14:paraId="5E0EA527" w14:textId="509E167A" w:rsidR="00A417B7" w:rsidRDefault="00A417B7" w:rsidP="00A417B7">
      <w:pPr>
        <w:pStyle w:val="ListParagraph"/>
        <w:numPr>
          <w:ilvl w:val="0"/>
          <w:numId w:val="9"/>
        </w:numPr>
      </w:pPr>
      <w:proofErr w:type="gramStart"/>
      <w:r>
        <w:t>work</w:t>
      </w:r>
      <w:proofErr w:type="gramEnd"/>
      <w:r>
        <w:t xml:space="preserve"> out a draft of the term project in the same format as shown in this document, </w:t>
      </w:r>
    </w:p>
    <w:p w14:paraId="72E2B0CA" w14:textId="77777777" w:rsidR="00A417B7" w:rsidRDefault="00A417B7" w:rsidP="00A417B7">
      <w:pPr>
        <w:pStyle w:val="ListParagraph"/>
        <w:numPr>
          <w:ilvl w:val="0"/>
          <w:numId w:val="9"/>
        </w:numPr>
      </w:pPr>
      <w:proofErr w:type="gramStart"/>
      <w:r>
        <w:t>send</w:t>
      </w:r>
      <w:proofErr w:type="gramEnd"/>
      <w:r>
        <w:t xml:space="preserve"> to me a message with your team information and your project proposal draft</w:t>
      </w:r>
    </w:p>
    <w:p w14:paraId="726D4B71" w14:textId="77777777" w:rsidR="000D3448" w:rsidRDefault="000D3448" w:rsidP="000D3448">
      <w:pPr>
        <w:pStyle w:val="ListParagraph"/>
      </w:pPr>
    </w:p>
    <w:p w14:paraId="65F41167" w14:textId="77777777" w:rsidR="000D3448" w:rsidRDefault="000D3448" w:rsidP="000D3448">
      <w:pPr>
        <w:pStyle w:val="ListParagraph"/>
      </w:pPr>
    </w:p>
    <w:p w14:paraId="18525ABF" w14:textId="77777777" w:rsidR="000D3448" w:rsidRPr="008D0E44" w:rsidRDefault="000D3448" w:rsidP="000D3448">
      <w:pPr>
        <w:spacing w:after="0" w:line="240" w:lineRule="auto"/>
        <w:rPr>
          <w:b/>
          <w:bCs/>
        </w:rPr>
      </w:pPr>
      <w:r w:rsidRPr="00E22530">
        <w:rPr>
          <w:b/>
          <w:bCs/>
          <w:highlight w:val="green"/>
        </w:rPr>
        <w:t>Project ID: W5</w:t>
      </w:r>
    </w:p>
    <w:p w14:paraId="2A702096" w14:textId="2040FD0D" w:rsidR="000D3448" w:rsidRPr="008D0E44" w:rsidRDefault="000D3448" w:rsidP="000D3448">
      <w:pPr>
        <w:spacing w:after="0" w:line="240" w:lineRule="auto"/>
        <w:rPr>
          <w:b/>
        </w:rPr>
      </w:pPr>
      <w:r w:rsidRPr="008D0E44">
        <w:rPr>
          <w:b/>
        </w:rPr>
        <w:t xml:space="preserve">Project title: Federate search on Facebook and </w:t>
      </w:r>
      <w:r>
        <w:rPr>
          <w:b/>
        </w:rPr>
        <w:t>Twitter</w:t>
      </w:r>
    </w:p>
    <w:p w14:paraId="2A9EF41C" w14:textId="77777777" w:rsidR="000D3448" w:rsidRPr="008D0E44" w:rsidRDefault="000D3448" w:rsidP="000D3448">
      <w:pPr>
        <w:spacing w:after="0" w:line="240" w:lineRule="auto"/>
      </w:pPr>
      <w:r w:rsidRPr="008D0E44">
        <w:rPr>
          <w:b/>
          <w:bCs/>
        </w:rPr>
        <w:t xml:space="preserve">Proposed people: </w:t>
      </w:r>
      <w:proofErr w:type="spellStart"/>
      <w:r w:rsidRPr="008D0E44">
        <w:rPr>
          <w:b/>
        </w:rPr>
        <w:t>Daqing</w:t>
      </w:r>
      <w:proofErr w:type="spellEnd"/>
      <w:r w:rsidRPr="008D0E44">
        <w:rPr>
          <w:b/>
        </w:rPr>
        <w:t xml:space="preserve"> He (dah44@pitt.edu)</w:t>
      </w:r>
    </w:p>
    <w:p w14:paraId="2F0792F1" w14:textId="77777777" w:rsidR="000D3448" w:rsidRPr="008D0E44" w:rsidRDefault="000D3448" w:rsidP="000D3448">
      <w:pPr>
        <w:spacing w:after="0" w:line="240" w:lineRule="auto"/>
        <w:rPr>
          <w:b/>
        </w:rPr>
      </w:pPr>
    </w:p>
    <w:p w14:paraId="509CE6F0" w14:textId="44945D00" w:rsidR="000D3448" w:rsidRPr="008D0E44" w:rsidRDefault="000D3448" w:rsidP="000D3448">
      <w:pPr>
        <w:spacing w:after="0" w:line="240" w:lineRule="auto"/>
      </w:pPr>
      <w:r w:rsidRPr="008D0E44">
        <w:rPr>
          <w:b/>
        </w:rPr>
        <w:t xml:space="preserve">Background: </w:t>
      </w:r>
      <w:r w:rsidRPr="008D0E44">
        <w:t xml:space="preserve">This project builds a search engine that takes queries from users to search for posts related to a person, an event, a place, or other things </w:t>
      </w:r>
      <w:r w:rsidR="006B4954">
        <w:t>on both Facebook and twitter</w:t>
      </w:r>
      <w:r w:rsidRPr="008D0E44">
        <w:t xml:space="preserve">, and return the results from the two sites with one coherent interface for displaying them. </w:t>
      </w:r>
    </w:p>
    <w:p w14:paraId="2E5478A7" w14:textId="77777777" w:rsidR="000D3448" w:rsidRPr="008D0E44" w:rsidRDefault="000D3448" w:rsidP="000D3448">
      <w:pPr>
        <w:spacing w:after="0" w:line="240" w:lineRule="auto"/>
        <w:rPr>
          <w:b/>
        </w:rPr>
      </w:pPr>
    </w:p>
    <w:p w14:paraId="79A574FB" w14:textId="77777777" w:rsidR="000D3448" w:rsidRPr="008D0E44" w:rsidRDefault="000D3448" w:rsidP="000D3448">
      <w:pPr>
        <w:spacing w:after="0" w:line="240" w:lineRule="auto"/>
      </w:pPr>
      <w:r w:rsidRPr="008D0E44">
        <w:rPr>
          <w:b/>
        </w:rPr>
        <w:t>Outcome:</w:t>
      </w:r>
      <w:r w:rsidRPr="008D0E44">
        <w:t xml:space="preserve"> </w:t>
      </w:r>
    </w:p>
    <w:p w14:paraId="5B85CAFA" w14:textId="77777777" w:rsidR="000D3448" w:rsidRPr="008D0E44" w:rsidRDefault="000D3448" w:rsidP="000D3448">
      <w:pPr>
        <w:spacing w:after="0" w:line="240" w:lineRule="auto"/>
      </w:pPr>
      <w:proofErr w:type="gramStart"/>
      <w:r w:rsidRPr="008D0E44">
        <w:t>an</w:t>
      </w:r>
      <w:proofErr w:type="gramEnd"/>
      <w:r w:rsidRPr="008D0E44">
        <w:t xml:space="preserve"> online search engine that takes queries and generate one set of results. The results should indicate which site the posts come from. </w:t>
      </w:r>
    </w:p>
    <w:p w14:paraId="36C8B429" w14:textId="77777777" w:rsidR="000D3448" w:rsidRPr="008D0E44" w:rsidRDefault="000D3448" w:rsidP="000D3448">
      <w:pPr>
        <w:spacing w:after="0" w:line="240" w:lineRule="auto"/>
      </w:pPr>
    </w:p>
    <w:p w14:paraId="4CB44C7B" w14:textId="77777777" w:rsidR="000D3448" w:rsidRPr="008D0E44" w:rsidRDefault="000D3448" w:rsidP="000D3448">
      <w:pPr>
        <w:spacing w:after="0" w:line="240" w:lineRule="auto"/>
        <w:rPr>
          <w:b/>
        </w:rPr>
      </w:pPr>
      <w:r w:rsidRPr="008D0E44">
        <w:t xml:space="preserve"> </w:t>
      </w:r>
      <w:r w:rsidRPr="008D0E44">
        <w:rPr>
          <w:b/>
        </w:rPr>
        <w:t>Hint:</w:t>
      </w:r>
    </w:p>
    <w:p w14:paraId="3BE6DE61" w14:textId="77777777" w:rsidR="000D3448" w:rsidRPr="008D0E44" w:rsidRDefault="000D3448" w:rsidP="000D3448">
      <w:pPr>
        <w:spacing w:after="0" w:line="240" w:lineRule="auto"/>
      </w:pPr>
      <w:r w:rsidRPr="008D0E44">
        <w:t xml:space="preserve">Both Facebook and Google Plus provide API for retrieving information. Your tasks include the design of the interface, the querying of Facebook and Google Plus, and the result combination. You should try to rank the two sets of results into one ranked list based on their relevance to query. Besides this relevance-based ranking, you can decide other ways to combine the two sets of results. </w:t>
      </w:r>
    </w:p>
    <w:p w14:paraId="5F4C9739" w14:textId="77777777" w:rsidR="000D3448" w:rsidRDefault="000D3448" w:rsidP="000D3448">
      <w:pPr>
        <w:pStyle w:val="ListParagraph"/>
      </w:pPr>
    </w:p>
    <w:p w14:paraId="05F7ED51" w14:textId="6EB4A147" w:rsidR="00A417B7" w:rsidRPr="00A417B7" w:rsidRDefault="00A417B7" w:rsidP="00A417B7"/>
    <w:p w14:paraId="235DF3DF" w14:textId="77777777" w:rsidR="00A417B7" w:rsidRDefault="00A417B7" w:rsidP="00A417B7"/>
    <w:p w14:paraId="594C95BD" w14:textId="496742DD" w:rsidR="00FA13F5" w:rsidRPr="00FA13F5" w:rsidRDefault="00FA13F5" w:rsidP="00A417B7">
      <w:r>
        <w:t xml:space="preserve"> </w:t>
      </w:r>
    </w:p>
    <w:p w14:paraId="7769280D" w14:textId="77777777" w:rsidR="00AE1764" w:rsidRPr="008D0E44" w:rsidRDefault="00AE1764">
      <w:pPr>
        <w:spacing w:after="0" w:line="240" w:lineRule="auto"/>
      </w:pPr>
    </w:p>
    <w:sectPr w:rsidR="00AE1764" w:rsidRPr="008D0E44" w:rsidSect="007231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B86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198076B"/>
    <w:multiLevelType w:val="hybridMultilevel"/>
    <w:tmpl w:val="73AC0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775AC3"/>
    <w:multiLevelType w:val="hybridMultilevel"/>
    <w:tmpl w:val="975C5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58312A3"/>
    <w:multiLevelType w:val="hybridMultilevel"/>
    <w:tmpl w:val="63C86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5843F6"/>
    <w:multiLevelType w:val="hybridMultilevel"/>
    <w:tmpl w:val="0E1EE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E75F3C"/>
    <w:multiLevelType w:val="hybridMultilevel"/>
    <w:tmpl w:val="B41E6D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2850C44"/>
    <w:multiLevelType w:val="hybridMultilevel"/>
    <w:tmpl w:val="73AC0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5AE06EF"/>
    <w:multiLevelType w:val="hybridMultilevel"/>
    <w:tmpl w:val="6180E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784C5B"/>
    <w:multiLevelType w:val="hybridMultilevel"/>
    <w:tmpl w:val="6180E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53FB"/>
    <w:rsid w:val="00004734"/>
    <w:rsid w:val="00005236"/>
    <w:rsid w:val="000460CC"/>
    <w:rsid w:val="00055F84"/>
    <w:rsid w:val="000D3448"/>
    <w:rsid w:val="0011343C"/>
    <w:rsid w:val="001578BF"/>
    <w:rsid w:val="00182357"/>
    <w:rsid w:val="001B0C05"/>
    <w:rsid w:val="001D39A8"/>
    <w:rsid w:val="001F2CC8"/>
    <w:rsid w:val="00214B15"/>
    <w:rsid w:val="0027608C"/>
    <w:rsid w:val="00280834"/>
    <w:rsid w:val="002B5D2E"/>
    <w:rsid w:val="002E58B2"/>
    <w:rsid w:val="00336E51"/>
    <w:rsid w:val="003B7987"/>
    <w:rsid w:val="003E60B3"/>
    <w:rsid w:val="004B29A8"/>
    <w:rsid w:val="004E6DAD"/>
    <w:rsid w:val="004E7AAC"/>
    <w:rsid w:val="004F4696"/>
    <w:rsid w:val="00561CFA"/>
    <w:rsid w:val="00570964"/>
    <w:rsid w:val="0057262A"/>
    <w:rsid w:val="00581439"/>
    <w:rsid w:val="005B72B1"/>
    <w:rsid w:val="005C2E4F"/>
    <w:rsid w:val="005E1591"/>
    <w:rsid w:val="005F0C16"/>
    <w:rsid w:val="00663F12"/>
    <w:rsid w:val="00674ED7"/>
    <w:rsid w:val="0068693E"/>
    <w:rsid w:val="006A2D23"/>
    <w:rsid w:val="006A5722"/>
    <w:rsid w:val="006B436A"/>
    <w:rsid w:val="006B4954"/>
    <w:rsid w:val="006C202A"/>
    <w:rsid w:val="006D53FB"/>
    <w:rsid w:val="0071130F"/>
    <w:rsid w:val="00723126"/>
    <w:rsid w:val="00756E32"/>
    <w:rsid w:val="00762142"/>
    <w:rsid w:val="00770725"/>
    <w:rsid w:val="0079017D"/>
    <w:rsid w:val="00806038"/>
    <w:rsid w:val="0088471D"/>
    <w:rsid w:val="0089103D"/>
    <w:rsid w:val="008D0E44"/>
    <w:rsid w:val="008D22A7"/>
    <w:rsid w:val="008E622E"/>
    <w:rsid w:val="00950C11"/>
    <w:rsid w:val="009677E3"/>
    <w:rsid w:val="009E6D4C"/>
    <w:rsid w:val="009F0633"/>
    <w:rsid w:val="00A417B7"/>
    <w:rsid w:val="00AA4F50"/>
    <w:rsid w:val="00AE0073"/>
    <w:rsid w:val="00AE1764"/>
    <w:rsid w:val="00B62AEC"/>
    <w:rsid w:val="00BD6E74"/>
    <w:rsid w:val="00BE0D0D"/>
    <w:rsid w:val="00C01E95"/>
    <w:rsid w:val="00C05C15"/>
    <w:rsid w:val="00C52279"/>
    <w:rsid w:val="00C5311E"/>
    <w:rsid w:val="00C62157"/>
    <w:rsid w:val="00C7235F"/>
    <w:rsid w:val="00C90C44"/>
    <w:rsid w:val="00CA0463"/>
    <w:rsid w:val="00DF71DC"/>
    <w:rsid w:val="00E22530"/>
    <w:rsid w:val="00E63603"/>
    <w:rsid w:val="00E66B85"/>
    <w:rsid w:val="00E83022"/>
    <w:rsid w:val="00EE56AF"/>
    <w:rsid w:val="00F35A90"/>
    <w:rsid w:val="00F641D3"/>
    <w:rsid w:val="00F90C34"/>
    <w:rsid w:val="00FA13F5"/>
    <w:rsid w:val="00FA5B32"/>
    <w:rsid w:val="00FF51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4A2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71D"/>
    <w:pPr>
      <w:spacing w:after="200" w:line="276" w:lineRule="auto"/>
    </w:pPr>
    <w:rPr>
      <w:rFonts w:ascii="Times New Roman" w:hAnsi="Times New Roman"/>
      <w:sz w:val="22"/>
      <w:szCs w:val="22"/>
    </w:rPr>
  </w:style>
  <w:style w:type="paragraph" w:styleId="Heading1">
    <w:name w:val="heading 1"/>
    <w:basedOn w:val="Normal"/>
    <w:next w:val="Normal"/>
    <w:link w:val="Heading1Char"/>
    <w:uiPriority w:val="9"/>
    <w:qFormat/>
    <w:rsid w:val="009F0633"/>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D53FB"/>
    <w:rPr>
      <w:color w:val="0000FF"/>
      <w:u w:val="single"/>
    </w:rPr>
  </w:style>
  <w:style w:type="paragraph" w:styleId="BalloonText">
    <w:name w:val="Balloon Text"/>
    <w:basedOn w:val="Normal"/>
    <w:link w:val="BalloonTextChar"/>
    <w:uiPriority w:val="99"/>
    <w:semiHidden/>
    <w:unhideWhenUsed/>
    <w:rsid w:val="006D53F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6D53FB"/>
    <w:rPr>
      <w:rFonts w:ascii="Tahoma" w:hAnsi="Tahoma" w:cs="Tahoma"/>
      <w:sz w:val="16"/>
      <w:szCs w:val="16"/>
    </w:rPr>
  </w:style>
  <w:style w:type="character" w:customStyle="1" w:styleId="Heading1Char">
    <w:name w:val="Heading 1 Char"/>
    <w:basedOn w:val="DefaultParagraphFont"/>
    <w:link w:val="Heading1"/>
    <w:uiPriority w:val="9"/>
    <w:rsid w:val="009F0633"/>
    <w:rPr>
      <w:rFonts w:ascii="Cambria" w:eastAsia="SimSun" w:hAnsi="Cambria" w:cs="Times New Roman"/>
      <w:b/>
      <w:bCs/>
      <w:kern w:val="32"/>
      <w:sz w:val="32"/>
      <w:szCs w:val="32"/>
    </w:rPr>
  </w:style>
  <w:style w:type="paragraph" w:styleId="ListParagraph">
    <w:name w:val="List Paragraph"/>
    <w:basedOn w:val="Normal"/>
    <w:uiPriority w:val="34"/>
    <w:qFormat/>
    <w:rsid w:val="00004734"/>
    <w:pPr>
      <w:ind w:left="720"/>
      <w:contextualSpacing/>
    </w:pPr>
  </w:style>
  <w:style w:type="paragraph" w:styleId="Caption">
    <w:name w:val="caption"/>
    <w:basedOn w:val="Normal"/>
    <w:next w:val="Normal"/>
    <w:uiPriority w:val="35"/>
    <w:unhideWhenUsed/>
    <w:qFormat/>
    <w:rsid w:val="0057262A"/>
    <w:pPr>
      <w:spacing w:line="240" w:lineRule="auto"/>
    </w:pPr>
    <w:rPr>
      <w:rFonts w:asciiTheme="minorHAnsi" w:eastAsiaTheme="minorEastAsia" w:hAnsiTheme="minorHAnsi" w:cstheme="minorBidi"/>
      <w:b/>
      <w:bCs/>
      <w:color w:val="4F81BD" w:themeColor="accent1"/>
      <w:sz w:val="18"/>
      <w:szCs w:val="18"/>
      <w:lang w:eastAsia="ko-KR"/>
    </w:rPr>
  </w:style>
  <w:style w:type="paragraph" w:styleId="NormalWeb">
    <w:name w:val="Normal (Web)"/>
    <w:basedOn w:val="Normal"/>
    <w:uiPriority w:val="99"/>
    <w:unhideWhenUsed/>
    <w:rsid w:val="0057262A"/>
    <w:pPr>
      <w:spacing w:before="100" w:beforeAutospacing="1" w:after="100" w:afterAutospacing="1" w:line="240" w:lineRule="auto"/>
    </w:pPr>
    <w:rPr>
      <w:rFonts w:eastAsiaTheme="minorEastAsia"/>
      <w:sz w:val="24"/>
      <w:szCs w:val="24"/>
    </w:rPr>
  </w:style>
  <w:style w:type="character" w:styleId="FollowedHyperlink">
    <w:name w:val="FollowedHyperlink"/>
    <w:basedOn w:val="DefaultParagraphFont"/>
    <w:uiPriority w:val="99"/>
    <w:semiHidden/>
    <w:unhideWhenUsed/>
    <w:rsid w:val="00E2253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471D"/>
    <w:pPr>
      <w:spacing w:after="200" w:line="276" w:lineRule="auto"/>
    </w:pPr>
    <w:rPr>
      <w:rFonts w:ascii="Times New Roman" w:hAnsi="Times New Roman"/>
      <w:sz w:val="22"/>
      <w:szCs w:val="22"/>
    </w:rPr>
  </w:style>
  <w:style w:type="paragraph" w:styleId="Heading1">
    <w:name w:val="heading 1"/>
    <w:basedOn w:val="Normal"/>
    <w:next w:val="Normal"/>
    <w:link w:val="Heading1Char"/>
    <w:uiPriority w:val="9"/>
    <w:qFormat/>
    <w:rsid w:val="009F0633"/>
    <w:pPr>
      <w:keepNext/>
      <w:spacing w:before="240" w:after="60"/>
      <w:outlineLvl w:val="0"/>
    </w:pPr>
    <w:rPr>
      <w:rFonts w:ascii="Cambria" w:hAnsi="Cambria"/>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6D53FB"/>
    <w:rPr>
      <w:color w:val="0000FF"/>
      <w:u w:val="single"/>
    </w:rPr>
  </w:style>
  <w:style w:type="paragraph" w:styleId="BalloonText">
    <w:name w:val="Balloon Text"/>
    <w:basedOn w:val="Normal"/>
    <w:link w:val="BalloonTextChar"/>
    <w:uiPriority w:val="99"/>
    <w:semiHidden/>
    <w:unhideWhenUsed/>
    <w:rsid w:val="006D53FB"/>
    <w:pPr>
      <w:spacing w:after="0" w:line="240" w:lineRule="auto"/>
    </w:pPr>
    <w:rPr>
      <w:rFonts w:ascii="Tahoma" w:hAnsi="Tahoma"/>
      <w:sz w:val="16"/>
      <w:szCs w:val="16"/>
    </w:rPr>
  </w:style>
  <w:style w:type="character" w:customStyle="1" w:styleId="BalloonTextChar">
    <w:name w:val="Balloon Text Char"/>
    <w:link w:val="BalloonText"/>
    <w:uiPriority w:val="99"/>
    <w:semiHidden/>
    <w:rsid w:val="006D53FB"/>
    <w:rPr>
      <w:rFonts w:ascii="Tahoma" w:hAnsi="Tahoma" w:cs="Tahoma"/>
      <w:sz w:val="16"/>
      <w:szCs w:val="16"/>
    </w:rPr>
  </w:style>
  <w:style w:type="character" w:customStyle="1" w:styleId="Heading1Char">
    <w:name w:val="Heading 1 Char"/>
    <w:basedOn w:val="DefaultParagraphFont"/>
    <w:link w:val="Heading1"/>
    <w:uiPriority w:val="9"/>
    <w:rsid w:val="009F0633"/>
    <w:rPr>
      <w:rFonts w:ascii="Cambria" w:eastAsia="SimSun" w:hAnsi="Cambria" w:cs="Times New Roman"/>
      <w:b/>
      <w:bCs/>
      <w:kern w:val="32"/>
      <w:sz w:val="32"/>
      <w:szCs w:val="32"/>
    </w:rPr>
  </w:style>
  <w:style w:type="paragraph" w:styleId="ListParagraph">
    <w:name w:val="List Paragraph"/>
    <w:basedOn w:val="Normal"/>
    <w:uiPriority w:val="34"/>
    <w:qFormat/>
    <w:rsid w:val="00004734"/>
    <w:pPr>
      <w:ind w:left="720"/>
      <w:contextualSpacing/>
    </w:pPr>
  </w:style>
  <w:style w:type="paragraph" w:styleId="Caption">
    <w:name w:val="caption"/>
    <w:basedOn w:val="Normal"/>
    <w:next w:val="Normal"/>
    <w:uiPriority w:val="35"/>
    <w:unhideWhenUsed/>
    <w:qFormat/>
    <w:rsid w:val="0057262A"/>
    <w:pPr>
      <w:spacing w:line="240" w:lineRule="auto"/>
    </w:pPr>
    <w:rPr>
      <w:rFonts w:asciiTheme="minorHAnsi" w:eastAsiaTheme="minorEastAsia" w:hAnsiTheme="minorHAnsi" w:cstheme="minorBidi"/>
      <w:b/>
      <w:bCs/>
      <w:color w:val="4F81BD" w:themeColor="accent1"/>
      <w:sz w:val="18"/>
      <w:szCs w:val="18"/>
      <w:lang w:eastAsia="ko-KR"/>
    </w:rPr>
  </w:style>
  <w:style w:type="paragraph" w:styleId="NormalWeb">
    <w:name w:val="Normal (Web)"/>
    <w:basedOn w:val="Normal"/>
    <w:uiPriority w:val="99"/>
    <w:unhideWhenUsed/>
    <w:rsid w:val="0057262A"/>
    <w:pPr>
      <w:spacing w:before="100" w:beforeAutospacing="1" w:after="100" w:afterAutospacing="1" w:line="240" w:lineRule="auto"/>
    </w:pPr>
    <w:rPr>
      <w:rFonts w:eastAsiaTheme="minorEastAsia"/>
      <w:sz w:val="24"/>
      <w:szCs w:val="24"/>
    </w:rPr>
  </w:style>
  <w:style w:type="character" w:styleId="FollowedHyperlink">
    <w:name w:val="FollowedHyperlink"/>
    <w:basedOn w:val="DefaultParagraphFont"/>
    <w:uiPriority w:val="99"/>
    <w:semiHidden/>
    <w:unhideWhenUsed/>
    <w:rsid w:val="00E2253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12191">
      <w:bodyDiv w:val="1"/>
      <w:marLeft w:val="0"/>
      <w:marRight w:val="0"/>
      <w:marTop w:val="0"/>
      <w:marBottom w:val="0"/>
      <w:divBdr>
        <w:top w:val="none" w:sz="0" w:space="0" w:color="auto"/>
        <w:left w:val="none" w:sz="0" w:space="0" w:color="auto"/>
        <w:bottom w:val="none" w:sz="0" w:space="0" w:color="auto"/>
        <w:right w:val="none" w:sz="0" w:space="0" w:color="auto"/>
      </w:divBdr>
      <w:divsChild>
        <w:div w:id="617755785">
          <w:marLeft w:val="0"/>
          <w:marRight w:val="0"/>
          <w:marTop w:val="30"/>
          <w:marBottom w:val="0"/>
          <w:divBdr>
            <w:top w:val="none" w:sz="0" w:space="0" w:color="auto"/>
            <w:left w:val="none" w:sz="0" w:space="0" w:color="auto"/>
            <w:bottom w:val="none" w:sz="0" w:space="0" w:color="auto"/>
            <w:right w:val="none" w:sz="0" w:space="0" w:color="auto"/>
          </w:divBdr>
          <w:divsChild>
            <w:div w:id="1742633920">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309555025">
      <w:bodyDiv w:val="1"/>
      <w:marLeft w:val="0"/>
      <w:marRight w:val="0"/>
      <w:marTop w:val="0"/>
      <w:marBottom w:val="0"/>
      <w:divBdr>
        <w:top w:val="none" w:sz="0" w:space="0" w:color="auto"/>
        <w:left w:val="none" w:sz="0" w:space="0" w:color="auto"/>
        <w:bottom w:val="none" w:sz="0" w:space="0" w:color="auto"/>
        <w:right w:val="none" w:sz="0" w:space="0" w:color="auto"/>
      </w:divBdr>
      <w:divsChild>
        <w:div w:id="1242374587">
          <w:marLeft w:val="0"/>
          <w:marRight w:val="0"/>
          <w:marTop w:val="30"/>
          <w:marBottom w:val="0"/>
          <w:divBdr>
            <w:top w:val="none" w:sz="0" w:space="0" w:color="auto"/>
            <w:left w:val="none" w:sz="0" w:space="0" w:color="auto"/>
            <w:bottom w:val="none" w:sz="0" w:space="0" w:color="auto"/>
            <w:right w:val="none" w:sz="0" w:space="0" w:color="auto"/>
          </w:divBdr>
          <w:divsChild>
            <w:div w:id="1064336258">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1388066538">
      <w:bodyDiv w:val="1"/>
      <w:marLeft w:val="0"/>
      <w:marRight w:val="0"/>
      <w:marTop w:val="0"/>
      <w:marBottom w:val="0"/>
      <w:divBdr>
        <w:top w:val="none" w:sz="0" w:space="0" w:color="auto"/>
        <w:left w:val="none" w:sz="0" w:space="0" w:color="auto"/>
        <w:bottom w:val="none" w:sz="0" w:space="0" w:color="auto"/>
        <w:right w:val="none" w:sz="0" w:space="0" w:color="auto"/>
      </w:divBdr>
      <w:divsChild>
        <w:div w:id="1568685357">
          <w:marLeft w:val="0"/>
          <w:marRight w:val="0"/>
          <w:marTop w:val="0"/>
          <w:marBottom w:val="0"/>
          <w:divBdr>
            <w:top w:val="none" w:sz="0" w:space="0" w:color="auto"/>
            <w:left w:val="none" w:sz="0" w:space="0" w:color="auto"/>
            <w:bottom w:val="none" w:sz="0" w:space="0" w:color="auto"/>
            <w:right w:val="none" w:sz="0" w:space="0" w:color="auto"/>
          </w:divBdr>
        </w:div>
        <w:div w:id="2134057889">
          <w:marLeft w:val="0"/>
          <w:marRight w:val="0"/>
          <w:marTop w:val="0"/>
          <w:marBottom w:val="0"/>
          <w:divBdr>
            <w:top w:val="none" w:sz="0" w:space="0" w:color="auto"/>
            <w:left w:val="none" w:sz="0" w:space="0" w:color="auto"/>
            <w:bottom w:val="none" w:sz="0" w:space="0" w:color="auto"/>
            <w:right w:val="none" w:sz="0" w:space="0" w:color="auto"/>
          </w:divBdr>
        </w:div>
        <w:div w:id="1858081185">
          <w:marLeft w:val="0"/>
          <w:marRight w:val="0"/>
          <w:marTop w:val="0"/>
          <w:marBottom w:val="0"/>
          <w:divBdr>
            <w:top w:val="none" w:sz="0" w:space="0" w:color="auto"/>
            <w:left w:val="none" w:sz="0" w:space="0" w:color="auto"/>
            <w:bottom w:val="none" w:sz="0" w:space="0" w:color="auto"/>
            <w:right w:val="none" w:sz="0" w:space="0" w:color="auto"/>
          </w:divBdr>
        </w:div>
      </w:divsChild>
    </w:div>
    <w:div w:id="1546063427">
      <w:bodyDiv w:val="1"/>
      <w:marLeft w:val="0"/>
      <w:marRight w:val="0"/>
      <w:marTop w:val="0"/>
      <w:marBottom w:val="0"/>
      <w:divBdr>
        <w:top w:val="none" w:sz="0" w:space="0" w:color="auto"/>
        <w:left w:val="none" w:sz="0" w:space="0" w:color="auto"/>
        <w:bottom w:val="none" w:sz="0" w:space="0" w:color="auto"/>
        <w:right w:val="none" w:sz="0" w:space="0" w:color="auto"/>
      </w:divBdr>
      <w:divsChild>
        <w:div w:id="865367771">
          <w:marLeft w:val="0"/>
          <w:marRight w:val="0"/>
          <w:marTop w:val="25"/>
          <w:marBottom w:val="0"/>
          <w:divBdr>
            <w:top w:val="none" w:sz="0" w:space="0" w:color="auto"/>
            <w:left w:val="none" w:sz="0" w:space="0" w:color="auto"/>
            <w:bottom w:val="none" w:sz="0" w:space="0" w:color="auto"/>
            <w:right w:val="none" w:sz="0" w:space="0" w:color="auto"/>
          </w:divBdr>
          <w:divsChild>
            <w:div w:id="1406685558">
              <w:marLeft w:val="0"/>
              <w:marRight w:val="0"/>
              <w:marTop w:val="0"/>
              <w:marBottom w:val="0"/>
              <w:divBdr>
                <w:top w:val="single" w:sz="4" w:space="0" w:color="DDDDDD"/>
                <w:left w:val="single" w:sz="4" w:space="0" w:color="DDDDDD"/>
                <w:bottom w:val="single" w:sz="4" w:space="0" w:color="DDDDDD"/>
                <w:right w:val="single" w:sz="4" w:space="0" w:color="DDDDDD"/>
              </w:divBdr>
            </w:div>
          </w:divsChild>
        </w:div>
      </w:divsChild>
    </w:div>
    <w:div w:id="1903638157">
      <w:bodyDiv w:val="1"/>
      <w:marLeft w:val="0"/>
      <w:marRight w:val="0"/>
      <w:marTop w:val="0"/>
      <w:marBottom w:val="0"/>
      <w:divBdr>
        <w:top w:val="none" w:sz="0" w:space="0" w:color="auto"/>
        <w:left w:val="none" w:sz="0" w:space="0" w:color="auto"/>
        <w:bottom w:val="none" w:sz="0" w:space="0" w:color="auto"/>
        <w:right w:val="none" w:sz="0" w:space="0" w:color="auto"/>
      </w:divBdr>
      <w:divsChild>
        <w:div w:id="1940526922">
          <w:marLeft w:val="0"/>
          <w:marRight w:val="0"/>
          <w:marTop w:val="25"/>
          <w:marBottom w:val="0"/>
          <w:divBdr>
            <w:top w:val="none" w:sz="0" w:space="0" w:color="auto"/>
            <w:left w:val="none" w:sz="0" w:space="0" w:color="auto"/>
            <w:bottom w:val="none" w:sz="0" w:space="0" w:color="auto"/>
            <w:right w:val="none" w:sz="0" w:space="0" w:color="auto"/>
          </w:divBdr>
          <w:divsChild>
            <w:div w:id="58141005">
              <w:marLeft w:val="0"/>
              <w:marRight w:val="0"/>
              <w:marTop w:val="0"/>
              <w:marBottom w:val="0"/>
              <w:divBdr>
                <w:top w:val="single" w:sz="4" w:space="0" w:color="DDDDDD"/>
                <w:left w:val="single" w:sz="4" w:space="0" w:color="DDDDDD"/>
                <w:bottom w:val="single" w:sz="4" w:space="0" w:color="DDDDDD"/>
                <w:right w:val="single" w:sz="4" w:space="0" w:color="DDDDDD"/>
              </w:divBdr>
            </w:div>
          </w:divsChild>
        </w:div>
      </w:divsChild>
    </w:div>
    <w:div w:id="2103211637">
      <w:bodyDiv w:val="1"/>
      <w:marLeft w:val="0"/>
      <w:marRight w:val="0"/>
      <w:marTop w:val="0"/>
      <w:marBottom w:val="0"/>
      <w:divBdr>
        <w:top w:val="none" w:sz="0" w:space="0" w:color="auto"/>
        <w:left w:val="none" w:sz="0" w:space="0" w:color="auto"/>
        <w:bottom w:val="none" w:sz="0" w:space="0" w:color="auto"/>
        <w:right w:val="none" w:sz="0" w:space="0" w:color="auto"/>
      </w:divBdr>
      <w:divsChild>
        <w:div w:id="563444656">
          <w:marLeft w:val="0"/>
          <w:marRight w:val="0"/>
          <w:marTop w:val="0"/>
          <w:marBottom w:val="0"/>
          <w:divBdr>
            <w:top w:val="none" w:sz="0" w:space="0" w:color="auto"/>
            <w:left w:val="none" w:sz="0" w:space="0" w:color="auto"/>
            <w:bottom w:val="none" w:sz="0" w:space="0" w:color="auto"/>
            <w:right w:val="none" w:sz="0" w:space="0" w:color="auto"/>
          </w:divBdr>
        </w:div>
        <w:div w:id="1057633754">
          <w:marLeft w:val="0"/>
          <w:marRight w:val="0"/>
          <w:marTop w:val="0"/>
          <w:marBottom w:val="0"/>
          <w:divBdr>
            <w:top w:val="none" w:sz="0" w:space="0" w:color="auto"/>
            <w:left w:val="none" w:sz="0" w:space="0" w:color="auto"/>
            <w:bottom w:val="none" w:sz="0" w:space="0" w:color="auto"/>
            <w:right w:val="none" w:sz="0" w:space="0" w:color="auto"/>
          </w:divBdr>
        </w:div>
        <w:div w:id="3292139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mailto:suk30@pitt.edu" TargetMode="External"/><Relationship Id="rId15" Type="http://schemas.openxmlformats.org/officeDocument/2006/relationships/hyperlink" Target="mailto:dah44@pitt.edu" TargetMode="External"/><Relationship Id="rId16" Type="http://schemas.openxmlformats.org/officeDocument/2006/relationships/hyperlink" Target="mailto:dah44@pitt.edu" TargetMode="External"/><Relationship Id="rId17" Type="http://schemas.openxmlformats.org/officeDocument/2006/relationships/hyperlink" Target="http://trec.nist.gov/tracks.html"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ckreibich/scholar.py" TargetMode="External"/><Relationship Id="rId7" Type="http://schemas.openxmlformats.org/officeDocument/2006/relationships/hyperlink" Target="mailto:suk30@pitt.edu" TargetMode="External"/><Relationship Id="rId8" Type="http://schemas.openxmlformats.org/officeDocument/2006/relationships/hyperlink" Target="http://www.ontopia.net/"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18</Pages>
  <Words>3739</Words>
  <Characters>21313</Characters>
  <Application>Microsoft Macintosh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002</CharactersWithSpaces>
  <SharedDoc>false</SharedDoc>
  <HLinks>
    <vt:vector size="30" baseType="variant">
      <vt:variant>
        <vt:i4>1310759</vt:i4>
      </vt:variant>
      <vt:variant>
        <vt:i4>30</vt:i4>
      </vt:variant>
      <vt:variant>
        <vt:i4>0</vt:i4>
      </vt:variant>
      <vt:variant>
        <vt:i4>5</vt:i4>
      </vt:variant>
      <vt:variant>
        <vt:lpwstr>mailto:dah44@pitt.edu</vt:lpwstr>
      </vt:variant>
      <vt:variant>
        <vt:lpwstr/>
      </vt:variant>
      <vt:variant>
        <vt:i4>3866739</vt:i4>
      </vt:variant>
      <vt:variant>
        <vt:i4>9</vt:i4>
      </vt:variant>
      <vt:variant>
        <vt:i4>0</vt:i4>
      </vt:variant>
      <vt:variant>
        <vt:i4>5</vt:i4>
      </vt:variant>
      <vt:variant>
        <vt:lpwstr>http://www.ontopia.net/</vt:lpwstr>
      </vt:variant>
      <vt:variant>
        <vt:lpwstr/>
      </vt:variant>
      <vt:variant>
        <vt:i4>1179710</vt:i4>
      </vt:variant>
      <vt:variant>
        <vt:i4>6</vt:i4>
      </vt:variant>
      <vt:variant>
        <vt:i4>0</vt:i4>
      </vt:variant>
      <vt:variant>
        <vt:i4>5</vt:i4>
      </vt:variant>
      <vt:variant>
        <vt:lpwstr>mailto:jiangjiepu@gmail.com</vt:lpwstr>
      </vt:variant>
      <vt:variant>
        <vt:lpwstr/>
      </vt:variant>
      <vt:variant>
        <vt:i4>1179710</vt:i4>
      </vt:variant>
      <vt:variant>
        <vt:i4>3</vt:i4>
      </vt:variant>
      <vt:variant>
        <vt:i4>0</vt:i4>
      </vt:variant>
      <vt:variant>
        <vt:i4>5</vt:i4>
      </vt:variant>
      <vt:variant>
        <vt:lpwstr>mailto:jiangjiepu@gmail.com</vt:lpwstr>
      </vt:variant>
      <vt:variant>
        <vt:lpwstr/>
      </vt:variant>
      <vt:variant>
        <vt:i4>6553636</vt:i4>
      </vt:variant>
      <vt:variant>
        <vt:i4>0</vt:i4>
      </vt:variant>
      <vt:variant>
        <vt:i4>0</vt:i4>
      </vt:variant>
      <vt:variant>
        <vt:i4>5</vt:i4>
      </vt:variant>
      <vt:variant>
        <vt:lpwstr>http://www.cs.cornell.edu/people/tj/svm_light/svm_rank.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dc:creator>
  <cp:lastModifiedBy>Hao WU</cp:lastModifiedBy>
  <cp:revision>11</cp:revision>
  <dcterms:created xsi:type="dcterms:W3CDTF">2015-01-08T14:58:00Z</dcterms:created>
  <dcterms:modified xsi:type="dcterms:W3CDTF">2015-01-23T00:49:00Z</dcterms:modified>
</cp:coreProperties>
</file>